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Default="00C36399" w:rsidP="00A73760">
      <w:pPr>
        <w:pStyle w:val="Titre"/>
        <w:spacing w:line="360" w:lineRule="auto"/>
      </w:pPr>
      <w:r>
        <w:t>Material &amp; Methods</w:t>
      </w:r>
    </w:p>
    <w:p w:rsidR="00575B54" w:rsidRPr="00575B54" w:rsidRDefault="00575B54" w:rsidP="00A73760">
      <w:pPr>
        <w:spacing w:line="360" w:lineRule="auto"/>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Default="00C36399" w:rsidP="00A73760">
          <w:pPr>
            <w:pStyle w:val="En-ttedetabledesmatires"/>
            <w:spacing w:line="360" w:lineRule="auto"/>
          </w:pPr>
          <w:r>
            <w:rPr>
              <w:lang w:val="fr-FR"/>
            </w:rPr>
            <w:t>Table des matières</w:t>
          </w:r>
        </w:p>
        <w:p w:rsidR="00A73760"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6245702" w:history="1">
            <w:r w:rsidR="00A73760" w:rsidRPr="002C2C9E">
              <w:rPr>
                <w:rStyle w:val="Lienhypertexte"/>
                <w:noProof/>
              </w:rPr>
              <w:t>Overview -&gt; WRITE</w:t>
            </w:r>
            <w:r w:rsidR="00A73760">
              <w:rPr>
                <w:noProof/>
                <w:webHidden/>
              </w:rPr>
              <w:tab/>
            </w:r>
            <w:r w:rsidR="00A73760">
              <w:rPr>
                <w:noProof/>
                <w:webHidden/>
              </w:rPr>
              <w:fldChar w:fldCharType="begin"/>
            </w:r>
            <w:r w:rsidR="00A73760">
              <w:rPr>
                <w:noProof/>
                <w:webHidden/>
              </w:rPr>
              <w:instrText xml:space="preserve"> PAGEREF _Toc166245702 \h </w:instrText>
            </w:r>
            <w:r w:rsidR="00A73760">
              <w:rPr>
                <w:noProof/>
                <w:webHidden/>
              </w:rPr>
            </w:r>
            <w:r w:rsidR="00A73760">
              <w:rPr>
                <w:noProof/>
                <w:webHidden/>
              </w:rPr>
              <w:fldChar w:fldCharType="separate"/>
            </w:r>
            <w:r w:rsidR="00A73760">
              <w:rPr>
                <w:noProof/>
                <w:webHidden/>
              </w:rPr>
              <w:t>3</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03" w:history="1">
            <w:r w:rsidR="00A73760" w:rsidRPr="002C2C9E">
              <w:rPr>
                <w:rStyle w:val="Lienhypertexte"/>
                <w:noProof/>
              </w:rPr>
              <w:t>Cell Culture</w:t>
            </w:r>
            <w:r w:rsidR="00A73760">
              <w:rPr>
                <w:noProof/>
                <w:webHidden/>
              </w:rPr>
              <w:tab/>
            </w:r>
            <w:r w:rsidR="00A73760">
              <w:rPr>
                <w:noProof/>
                <w:webHidden/>
              </w:rPr>
              <w:fldChar w:fldCharType="begin"/>
            </w:r>
            <w:r w:rsidR="00A73760">
              <w:rPr>
                <w:noProof/>
                <w:webHidden/>
              </w:rPr>
              <w:instrText xml:space="preserve"> PAGEREF _Toc166245703 \h </w:instrText>
            </w:r>
            <w:r w:rsidR="00A73760">
              <w:rPr>
                <w:noProof/>
                <w:webHidden/>
              </w:rPr>
            </w:r>
            <w:r w:rsidR="00A73760">
              <w:rPr>
                <w:noProof/>
                <w:webHidden/>
              </w:rPr>
              <w:fldChar w:fldCharType="separate"/>
            </w:r>
            <w:r w:rsidR="00A73760">
              <w:rPr>
                <w:noProof/>
                <w:webHidden/>
              </w:rPr>
              <w:t>4</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04" w:history="1">
            <w:r w:rsidR="00A73760" w:rsidRPr="002C2C9E">
              <w:rPr>
                <w:rStyle w:val="Lienhypertexte"/>
                <w:noProof/>
              </w:rPr>
              <w:t>3T3 ATCC-2023 fibroblasts</w:t>
            </w:r>
            <w:r w:rsidR="00A73760">
              <w:rPr>
                <w:noProof/>
                <w:webHidden/>
              </w:rPr>
              <w:tab/>
            </w:r>
            <w:r w:rsidR="00A73760">
              <w:rPr>
                <w:noProof/>
                <w:webHidden/>
              </w:rPr>
              <w:fldChar w:fldCharType="begin"/>
            </w:r>
            <w:r w:rsidR="00A73760">
              <w:rPr>
                <w:noProof/>
                <w:webHidden/>
              </w:rPr>
              <w:instrText xml:space="preserve"> PAGEREF _Toc166245704 \h </w:instrText>
            </w:r>
            <w:r w:rsidR="00A73760">
              <w:rPr>
                <w:noProof/>
                <w:webHidden/>
              </w:rPr>
            </w:r>
            <w:r w:rsidR="00A73760">
              <w:rPr>
                <w:noProof/>
                <w:webHidden/>
              </w:rPr>
              <w:fldChar w:fldCharType="separate"/>
            </w:r>
            <w:r w:rsidR="00A73760">
              <w:rPr>
                <w:noProof/>
                <w:webHidden/>
              </w:rPr>
              <w:t>4</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05" w:history="1">
            <w:r w:rsidR="00A73760" w:rsidRPr="002C2C9E">
              <w:rPr>
                <w:rStyle w:val="Lienhypertexte"/>
                <w:noProof/>
              </w:rPr>
              <w:t xml:space="preserve">3T3 </w:t>
            </w:r>
            <w:r w:rsidR="00A73760" w:rsidRPr="002C2C9E">
              <w:rPr>
                <w:rStyle w:val="Lienhypertexte"/>
                <w:rFonts w:cstheme="majorHAnsi"/>
                <w:noProof/>
              </w:rPr>
              <w:t>α</w:t>
            </w:r>
            <w:r w:rsidR="00A73760" w:rsidRPr="002C2C9E">
              <w:rPr>
                <w:rStyle w:val="Lienhypertexte"/>
                <w:noProof/>
              </w:rPr>
              <w:t>SFL fibroblasts</w:t>
            </w:r>
            <w:r w:rsidR="00A73760">
              <w:rPr>
                <w:noProof/>
                <w:webHidden/>
              </w:rPr>
              <w:tab/>
            </w:r>
            <w:r w:rsidR="00A73760">
              <w:rPr>
                <w:noProof/>
                <w:webHidden/>
              </w:rPr>
              <w:fldChar w:fldCharType="begin"/>
            </w:r>
            <w:r w:rsidR="00A73760">
              <w:rPr>
                <w:noProof/>
                <w:webHidden/>
              </w:rPr>
              <w:instrText xml:space="preserve"> PAGEREF _Toc166245705 \h </w:instrText>
            </w:r>
            <w:r w:rsidR="00A73760">
              <w:rPr>
                <w:noProof/>
                <w:webHidden/>
              </w:rPr>
            </w:r>
            <w:r w:rsidR="00A73760">
              <w:rPr>
                <w:noProof/>
                <w:webHidden/>
              </w:rPr>
              <w:fldChar w:fldCharType="separate"/>
            </w:r>
            <w:r w:rsidR="00A73760">
              <w:rPr>
                <w:noProof/>
                <w:webHidden/>
              </w:rPr>
              <w:t>4</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06" w:history="1">
            <w:r w:rsidR="00A73760" w:rsidRPr="002C2C9E">
              <w:rPr>
                <w:rStyle w:val="Lienhypertexte"/>
                <w:noProof/>
              </w:rPr>
              <w:t>HOX B8 macrophages</w:t>
            </w:r>
            <w:r w:rsidR="00A73760">
              <w:rPr>
                <w:noProof/>
                <w:webHidden/>
              </w:rPr>
              <w:tab/>
            </w:r>
            <w:r w:rsidR="00A73760">
              <w:rPr>
                <w:noProof/>
                <w:webHidden/>
              </w:rPr>
              <w:fldChar w:fldCharType="begin"/>
            </w:r>
            <w:r w:rsidR="00A73760">
              <w:rPr>
                <w:noProof/>
                <w:webHidden/>
              </w:rPr>
              <w:instrText xml:space="preserve"> PAGEREF _Toc166245706 \h </w:instrText>
            </w:r>
            <w:r w:rsidR="00A73760">
              <w:rPr>
                <w:noProof/>
                <w:webHidden/>
              </w:rPr>
            </w:r>
            <w:r w:rsidR="00A73760">
              <w:rPr>
                <w:noProof/>
                <w:webHidden/>
              </w:rPr>
              <w:fldChar w:fldCharType="separate"/>
            </w:r>
            <w:r w:rsidR="00A73760">
              <w:rPr>
                <w:noProof/>
                <w:webHidden/>
              </w:rPr>
              <w:t>4</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07" w:history="1">
            <w:r w:rsidR="00A73760" w:rsidRPr="002C2C9E">
              <w:rPr>
                <w:rStyle w:val="Lienhypertexte"/>
                <w:noProof/>
              </w:rPr>
              <w:t>Cell line</w:t>
            </w:r>
            <w:r w:rsidR="00A73760">
              <w:rPr>
                <w:noProof/>
                <w:webHidden/>
              </w:rPr>
              <w:tab/>
            </w:r>
            <w:r w:rsidR="00A73760">
              <w:rPr>
                <w:noProof/>
                <w:webHidden/>
              </w:rPr>
              <w:fldChar w:fldCharType="begin"/>
            </w:r>
            <w:r w:rsidR="00A73760">
              <w:rPr>
                <w:noProof/>
                <w:webHidden/>
              </w:rPr>
              <w:instrText xml:space="preserve"> PAGEREF _Toc166245707 \h </w:instrText>
            </w:r>
            <w:r w:rsidR="00A73760">
              <w:rPr>
                <w:noProof/>
                <w:webHidden/>
              </w:rPr>
            </w:r>
            <w:r w:rsidR="00A73760">
              <w:rPr>
                <w:noProof/>
                <w:webHidden/>
              </w:rPr>
              <w:fldChar w:fldCharType="separate"/>
            </w:r>
            <w:r w:rsidR="00A73760">
              <w:rPr>
                <w:noProof/>
                <w:webHidden/>
              </w:rPr>
              <w:t>4</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08" w:history="1">
            <w:r w:rsidR="00A73760" w:rsidRPr="002C2C9E">
              <w:rPr>
                <w:rStyle w:val="Lienhypertexte"/>
                <w:noProof/>
              </w:rPr>
              <w:t>Viral Transduction</w:t>
            </w:r>
            <w:r w:rsidR="00A73760">
              <w:rPr>
                <w:noProof/>
                <w:webHidden/>
              </w:rPr>
              <w:tab/>
            </w:r>
            <w:r w:rsidR="00A73760">
              <w:rPr>
                <w:noProof/>
                <w:webHidden/>
              </w:rPr>
              <w:fldChar w:fldCharType="begin"/>
            </w:r>
            <w:r w:rsidR="00A73760">
              <w:rPr>
                <w:noProof/>
                <w:webHidden/>
              </w:rPr>
              <w:instrText xml:space="preserve"> PAGEREF _Toc166245708 \h </w:instrText>
            </w:r>
            <w:r w:rsidR="00A73760">
              <w:rPr>
                <w:noProof/>
                <w:webHidden/>
              </w:rPr>
            </w:r>
            <w:r w:rsidR="00A73760">
              <w:rPr>
                <w:noProof/>
                <w:webHidden/>
              </w:rPr>
              <w:fldChar w:fldCharType="separate"/>
            </w:r>
            <w:r w:rsidR="00A73760">
              <w:rPr>
                <w:noProof/>
                <w:webHidden/>
              </w:rPr>
              <w:t>5</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09" w:history="1">
            <w:r w:rsidR="00A73760" w:rsidRPr="002C2C9E">
              <w:rPr>
                <w:rStyle w:val="Lienhypertexte"/>
                <w:noProof/>
              </w:rPr>
              <w:t>Micro-patterned Chambers</w:t>
            </w:r>
            <w:r w:rsidR="00A73760">
              <w:rPr>
                <w:noProof/>
                <w:webHidden/>
              </w:rPr>
              <w:tab/>
            </w:r>
            <w:r w:rsidR="00A73760">
              <w:rPr>
                <w:noProof/>
                <w:webHidden/>
              </w:rPr>
              <w:fldChar w:fldCharType="begin"/>
            </w:r>
            <w:r w:rsidR="00A73760">
              <w:rPr>
                <w:noProof/>
                <w:webHidden/>
              </w:rPr>
              <w:instrText xml:space="preserve"> PAGEREF _Toc166245709 \h </w:instrText>
            </w:r>
            <w:r w:rsidR="00A73760">
              <w:rPr>
                <w:noProof/>
                <w:webHidden/>
              </w:rPr>
            </w:r>
            <w:r w:rsidR="00A73760">
              <w:rPr>
                <w:noProof/>
                <w:webHidden/>
              </w:rPr>
              <w:fldChar w:fldCharType="separate"/>
            </w:r>
            <w:r w:rsidR="00A73760">
              <w:rPr>
                <w:noProof/>
                <w:webHidden/>
              </w:rPr>
              <w:t>6</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10" w:history="1">
            <w:r w:rsidR="00A73760" w:rsidRPr="002C2C9E">
              <w:rPr>
                <w:rStyle w:val="Lienhypertexte"/>
                <w:noProof/>
              </w:rPr>
              <w:t>Magnetic Beads handling</w:t>
            </w:r>
            <w:r w:rsidR="00A73760">
              <w:rPr>
                <w:noProof/>
                <w:webHidden/>
              </w:rPr>
              <w:tab/>
            </w:r>
            <w:r w:rsidR="00A73760">
              <w:rPr>
                <w:noProof/>
                <w:webHidden/>
              </w:rPr>
              <w:fldChar w:fldCharType="begin"/>
            </w:r>
            <w:r w:rsidR="00A73760">
              <w:rPr>
                <w:noProof/>
                <w:webHidden/>
              </w:rPr>
              <w:instrText xml:space="preserve"> PAGEREF _Toc166245710 \h </w:instrText>
            </w:r>
            <w:r w:rsidR="00A73760">
              <w:rPr>
                <w:noProof/>
                <w:webHidden/>
              </w:rPr>
            </w:r>
            <w:r w:rsidR="00A73760">
              <w:rPr>
                <w:noProof/>
                <w:webHidden/>
              </w:rPr>
              <w:fldChar w:fldCharType="separate"/>
            </w:r>
            <w:r w:rsidR="00A73760">
              <w:rPr>
                <w:noProof/>
                <w:webHidden/>
              </w:rPr>
              <w:t>9</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1" w:history="1">
            <w:r w:rsidR="00A73760" w:rsidRPr="002C2C9E">
              <w:rPr>
                <w:rStyle w:val="Lienhypertexte"/>
                <w:noProof/>
              </w:rPr>
              <w:t>Choice of the magnetic bead type</w:t>
            </w:r>
            <w:r w:rsidR="00A73760">
              <w:rPr>
                <w:noProof/>
                <w:webHidden/>
              </w:rPr>
              <w:tab/>
            </w:r>
            <w:r w:rsidR="00A73760">
              <w:rPr>
                <w:noProof/>
                <w:webHidden/>
              </w:rPr>
              <w:fldChar w:fldCharType="begin"/>
            </w:r>
            <w:r w:rsidR="00A73760">
              <w:rPr>
                <w:noProof/>
                <w:webHidden/>
              </w:rPr>
              <w:instrText xml:space="preserve"> PAGEREF _Toc166245711 \h </w:instrText>
            </w:r>
            <w:r w:rsidR="00A73760">
              <w:rPr>
                <w:noProof/>
                <w:webHidden/>
              </w:rPr>
            </w:r>
            <w:r w:rsidR="00A73760">
              <w:rPr>
                <w:noProof/>
                <w:webHidden/>
              </w:rPr>
              <w:fldChar w:fldCharType="separate"/>
            </w:r>
            <w:r w:rsidR="00A73760">
              <w:rPr>
                <w:noProof/>
                <w:webHidden/>
              </w:rPr>
              <w:t>9</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2" w:history="1">
            <w:r w:rsidR="00A73760" w:rsidRPr="002C2C9E">
              <w:rPr>
                <w:rStyle w:val="Lienhypertexte"/>
                <w:noProof/>
              </w:rPr>
              <w:t>Bead size measurement</w:t>
            </w:r>
            <w:r w:rsidR="00A73760">
              <w:rPr>
                <w:noProof/>
                <w:webHidden/>
              </w:rPr>
              <w:tab/>
            </w:r>
            <w:r w:rsidR="00A73760">
              <w:rPr>
                <w:noProof/>
                <w:webHidden/>
              </w:rPr>
              <w:fldChar w:fldCharType="begin"/>
            </w:r>
            <w:r w:rsidR="00A73760">
              <w:rPr>
                <w:noProof/>
                <w:webHidden/>
              </w:rPr>
              <w:instrText xml:space="preserve"> PAGEREF _Toc166245712 \h </w:instrText>
            </w:r>
            <w:r w:rsidR="00A73760">
              <w:rPr>
                <w:noProof/>
                <w:webHidden/>
              </w:rPr>
            </w:r>
            <w:r w:rsidR="00A73760">
              <w:rPr>
                <w:noProof/>
                <w:webHidden/>
              </w:rPr>
              <w:fldChar w:fldCharType="separate"/>
            </w:r>
            <w:r w:rsidR="00A73760">
              <w:rPr>
                <w:noProof/>
                <w:webHidden/>
              </w:rPr>
              <w:t>10</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3" w:history="1">
            <w:r w:rsidR="00A73760" w:rsidRPr="002C2C9E">
              <w:rPr>
                <w:rStyle w:val="Lienhypertexte"/>
                <w:noProof/>
              </w:rPr>
              <w:t>Bead magnetization measurement -&gt; WRITE</w:t>
            </w:r>
            <w:r w:rsidR="00A73760">
              <w:rPr>
                <w:noProof/>
                <w:webHidden/>
              </w:rPr>
              <w:tab/>
            </w:r>
            <w:r w:rsidR="00A73760">
              <w:rPr>
                <w:noProof/>
                <w:webHidden/>
              </w:rPr>
              <w:fldChar w:fldCharType="begin"/>
            </w:r>
            <w:r w:rsidR="00A73760">
              <w:rPr>
                <w:noProof/>
                <w:webHidden/>
              </w:rPr>
              <w:instrText xml:space="preserve"> PAGEREF _Toc166245713 \h </w:instrText>
            </w:r>
            <w:r w:rsidR="00A73760">
              <w:rPr>
                <w:noProof/>
                <w:webHidden/>
              </w:rPr>
            </w:r>
            <w:r w:rsidR="00A73760">
              <w:rPr>
                <w:noProof/>
                <w:webHidden/>
              </w:rPr>
              <w:fldChar w:fldCharType="separate"/>
            </w:r>
            <w:r w:rsidR="00A73760">
              <w:rPr>
                <w:noProof/>
                <w:webHidden/>
              </w:rPr>
              <w:t>11</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4" w:history="1">
            <w:r w:rsidR="00A73760" w:rsidRPr="002C2C9E">
              <w:rPr>
                <w:rStyle w:val="Lienhypertexte"/>
                <w:noProof/>
              </w:rPr>
              <w:t>Bead preparation -&gt; UPDATE</w:t>
            </w:r>
            <w:r w:rsidR="00A73760">
              <w:rPr>
                <w:noProof/>
                <w:webHidden/>
              </w:rPr>
              <w:tab/>
            </w:r>
            <w:r w:rsidR="00A73760">
              <w:rPr>
                <w:noProof/>
                <w:webHidden/>
              </w:rPr>
              <w:fldChar w:fldCharType="begin"/>
            </w:r>
            <w:r w:rsidR="00A73760">
              <w:rPr>
                <w:noProof/>
                <w:webHidden/>
              </w:rPr>
              <w:instrText xml:space="preserve"> PAGEREF _Toc166245714 \h </w:instrText>
            </w:r>
            <w:r w:rsidR="00A73760">
              <w:rPr>
                <w:noProof/>
                <w:webHidden/>
              </w:rPr>
            </w:r>
            <w:r w:rsidR="00A73760">
              <w:rPr>
                <w:noProof/>
                <w:webHidden/>
              </w:rPr>
              <w:fldChar w:fldCharType="separate"/>
            </w:r>
            <w:r w:rsidR="00A73760">
              <w:rPr>
                <w:noProof/>
                <w:webHidden/>
              </w:rPr>
              <w:t>11</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15" w:history="1">
            <w:r w:rsidR="00A73760" w:rsidRPr="002C2C9E">
              <w:rPr>
                <w:rStyle w:val="Lienhypertexte"/>
                <w:noProof/>
              </w:rPr>
              <w:t>Magnetic Pincher I – Experimental Protocol</w:t>
            </w:r>
            <w:r w:rsidR="00A73760">
              <w:rPr>
                <w:noProof/>
                <w:webHidden/>
              </w:rPr>
              <w:tab/>
            </w:r>
            <w:r w:rsidR="00A73760">
              <w:rPr>
                <w:noProof/>
                <w:webHidden/>
              </w:rPr>
              <w:fldChar w:fldCharType="begin"/>
            </w:r>
            <w:r w:rsidR="00A73760">
              <w:rPr>
                <w:noProof/>
                <w:webHidden/>
              </w:rPr>
              <w:instrText xml:space="preserve"> PAGEREF _Toc166245715 \h </w:instrText>
            </w:r>
            <w:r w:rsidR="00A73760">
              <w:rPr>
                <w:noProof/>
                <w:webHidden/>
              </w:rPr>
            </w:r>
            <w:r w:rsidR="00A73760">
              <w:rPr>
                <w:noProof/>
                <w:webHidden/>
              </w:rPr>
              <w:fldChar w:fldCharType="separate"/>
            </w:r>
            <w:r w:rsidR="00A73760">
              <w:rPr>
                <w:noProof/>
                <w:webHidden/>
              </w:rPr>
              <w:t>13</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6" w:history="1">
            <w:r w:rsidR="00A73760" w:rsidRPr="002C2C9E">
              <w:rPr>
                <w:rStyle w:val="Lienhypertexte"/>
                <w:noProof/>
              </w:rPr>
              <w:t>Overview</w:t>
            </w:r>
            <w:r w:rsidR="00A73760">
              <w:rPr>
                <w:noProof/>
                <w:webHidden/>
              </w:rPr>
              <w:tab/>
            </w:r>
            <w:r w:rsidR="00A73760">
              <w:rPr>
                <w:noProof/>
                <w:webHidden/>
              </w:rPr>
              <w:fldChar w:fldCharType="begin"/>
            </w:r>
            <w:r w:rsidR="00A73760">
              <w:rPr>
                <w:noProof/>
                <w:webHidden/>
              </w:rPr>
              <w:instrText xml:space="preserve"> PAGEREF _Toc166245716 \h </w:instrText>
            </w:r>
            <w:r w:rsidR="00A73760">
              <w:rPr>
                <w:noProof/>
                <w:webHidden/>
              </w:rPr>
            </w:r>
            <w:r w:rsidR="00A73760">
              <w:rPr>
                <w:noProof/>
                <w:webHidden/>
              </w:rPr>
              <w:fldChar w:fldCharType="separate"/>
            </w:r>
            <w:r w:rsidR="00A73760">
              <w:rPr>
                <w:noProof/>
                <w:webHidden/>
              </w:rPr>
              <w:t>13</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17" w:history="1">
            <w:r w:rsidR="00A73760" w:rsidRPr="002C2C9E">
              <w:rPr>
                <w:rStyle w:val="Lienhypertexte"/>
                <w:noProof/>
              </w:rPr>
              <w:t>Setup</w:t>
            </w:r>
            <w:r w:rsidR="00A73760">
              <w:rPr>
                <w:noProof/>
                <w:webHidden/>
              </w:rPr>
              <w:tab/>
            </w:r>
            <w:r w:rsidR="00A73760">
              <w:rPr>
                <w:noProof/>
                <w:webHidden/>
              </w:rPr>
              <w:fldChar w:fldCharType="begin"/>
            </w:r>
            <w:r w:rsidR="00A73760">
              <w:rPr>
                <w:noProof/>
                <w:webHidden/>
              </w:rPr>
              <w:instrText xml:space="preserve"> PAGEREF _Toc166245717 \h </w:instrText>
            </w:r>
            <w:r w:rsidR="00A73760">
              <w:rPr>
                <w:noProof/>
                <w:webHidden/>
              </w:rPr>
            </w:r>
            <w:r w:rsidR="00A73760">
              <w:rPr>
                <w:noProof/>
                <w:webHidden/>
              </w:rPr>
              <w:fldChar w:fldCharType="separate"/>
            </w:r>
            <w:r w:rsidR="00A73760">
              <w:rPr>
                <w:noProof/>
                <w:webHidden/>
              </w:rPr>
              <w:t>13</w:t>
            </w:r>
            <w:r w:rsidR="00A73760">
              <w:rPr>
                <w:noProof/>
                <w:webHidden/>
              </w:rPr>
              <w:fldChar w:fldCharType="end"/>
            </w:r>
          </w:hyperlink>
        </w:p>
        <w:p w:rsidR="00A73760" w:rsidRDefault="00074145">
          <w:pPr>
            <w:pStyle w:val="TM3"/>
            <w:tabs>
              <w:tab w:val="right" w:leader="dot" w:pos="9396"/>
            </w:tabs>
            <w:rPr>
              <w:noProof/>
            </w:rPr>
          </w:pPr>
          <w:hyperlink w:anchor="_Toc166245718" w:history="1">
            <w:r w:rsidR="00A73760" w:rsidRPr="002C2C9E">
              <w:rPr>
                <w:rStyle w:val="Lienhypertexte"/>
                <w:noProof/>
              </w:rPr>
              <w:t>Magnetic field generation</w:t>
            </w:r>
            <w:r w:rsidR="00A73760">
              <w:rPr>
                <w:noProof/>
                <w:webHidden/>
              </w:rPr>
              <w:tab/>
            </w:r>
            <w:r w:rsidR="00A73760">
              <w:rPr>
                <w:noProof/>
                <w:webHidden/>
              </w:rPr>
              <w:fldChar w:fldCharType="begin"/>
            </w:r>
            <w:r w:rsidR="00A73760">
              <w:rPr>
                <w:noProof/>
                <w:webHidden/>
              </w:rPr>
              <w:instrText xml:space="preserve"> PAGEREF _Toc166245718 \h </w:instrText>
            </w:r>
            <w:r w:rsidR="00A73760">
              <w:rPr>
                <w:noProof/>
                <w:webHidden/>
              </w:rPr>
            </w:r>
            <w:r w:rsidR="00A73760">
              <w:rPr>
                <w:noProof/>
                <w:webHidden/>
              </w:rPr>
              <w:fldChar w:fldCharType="separate"/>
            </w:r>
            <w:r w:rsidR="00A73760">
              <w:rPr>
                <w:noProof/>
                <w:webHidden/>
              </w:rPr>
              <w:t>13</w:t>
            </w:r>
            <w:r w:rsidR="00A73760">
              <w:rPr>
                <w:noProof/>
                <w:webHidden/>
              </w:rPr>
              <w:fldChar w:fldCharType="end"/>
            </w:r>
          </w:hyperlink>
        </w:p>
        <w:p w:rsidR="00A73760" w:rsidRDefault="00074145">
          <w:pPr>
            <w:pStyle w:val="TM3"/>
            <w:tabs>
              <w:tab w:val="right" w:leader="dot" w:pos="9396"/>
            </w:tabs>
            <w:rPr>
              <w:noProof/>
            </w:rPr>
          </w:pPr>
          <w:hyperlink w:anchor="_Toc166245719" w:history="1">
            <w:r w:rsidR="00A73760" w:rsidRPr="002C2C9E">
              <w:rPr>
                <w:rStyle w:val="Lienhypertexte"/>
                <w:noProof/>
              </w:rPr>
              <w:t>Imaging system</w:t>
            </w:r>
            <w:r w:rsidR="00A73760">
              <w:rPr>
                <w:noProof/>
                <w:webHidden/>
              </w:rPr>
              <w:tab/>
            </w:r>
            <w:r w:rsidR="00A73760">
              <w:rPr>
                <w:noProof/>
                <w:webHidden/>
              </w:rPr>
              <w:fldChar w:fldCharType="begin"/>
            </w:r>
            <w:r w:rsidR="00A73760">
              <w:rPr>
                <w:noProof/>
                <w:webHidden/>
              </w:rPr>
              <w:instrText xml:space="preserve"> PAGEREF _Toc166245719 \h </w:instrText>
            </w:r>
            <w:r w:rsidR="00A73760">
              <w:rPr>
                <w:noProof/>
                <w:webHidden/>
              </w:rPr>
            </w:r>
            <w:r w:rsidR="00A73760">
              <w:rPr>
                <w:noProof/>
                <w:webHidden/>
              </w:rPr>
              <w:fldChar w:fldCharType="separate"/>
            </w:r>
            <w:r w:rsidR="00A73760">
              <w:rPr>
                <w:noProof/>
                <w:webHidden/>
              </w:rPr>
              <w:t>14</w:t>
            </w:r>
            <w:r w:rsidR="00A73760">
              <w:rPr>
                <w:noProof/>
                <w:webHidden/>
              </w:rPr>
              <w:fldChar w:fldCharType="end"/>
            </w:r>
          </w:hyperlink>
        </w:p>
        <w:p w:rsidR="00A73760" w:rsidRDefault="00074145">
          <w:pPr>
            <w:pStyle w:val="TM3"/>
            <w:tabs>
              <w:tab w:val="right" w:leader="dot" w:pos="9396"/>
            </w:tabs>
            <w:rPr>
              <w:noProof/>
            </w:rPr>
          </w:pPr>
          <w:hyperlink w:anchor="_Toc166245720" w:history="1">
            <w:r w:rsidR="00A73760" w:rsidRPr="002C2C9E">
              <w:rPr>
                <w:rStyle w:val="Lienhypertexte"/>
                <w:noProof/>
              </w:rPr>
              <w:t>Guidelines for bead imaging</w:t>
            </w:r>
            <w:r w:rsidR="00A73760">
              <w:rPr>
                <w:noProof/>
                <w:webHidden/>
              </w:rPr>
              <w:tab/>
            </w:r>
            <w:r w:rsidR="00A73760">
              <w:rPr>
                <w:noProof/>
                <w:webHidden/>
              </w:rPr>
              <w:fldChar w:fldCharType="begin"/>
            </w:r>
            <w:r w:rsidR="00A73760">
              <w:rPr>
                <w:noProof/>
                <w:webHidden/>
              </w:rPr>
              <w:instrText xml:space="preserve"> PAGEREF _Toc166245720 \h </w:instrText>
            </w:r>
            <w:r w:rsidR="00A73760">
              <w:rPr>
                <w:noProof/>
                <w:webHidden/>
              </w:rPr>
            </w:r>
            <w:r w:rsidR="00A73760">
              <w:rPr>
                <w:noProof/>
                <w:webHidden/>
              </w:rPr>
              <w:fldChar w:fldCharType="separate"/>
            </w:r>
            <w:r w:rsidR="00A73760">
              <w:rPr>
                <w:noProof/>
                <w:webHidden/>
              </w:rPr>
              <w:t>15</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21" w:history="1">
            <w:r w:rsidR="00A73760" w:rsidRPr="002C2C9E">
              <w:rPr>
                <w:rStyle w:val="Lienhypertexte"/>
                <w:noProof/>
              </w:rPr>
              <w:t>Experimental execution</w:t>
            </w:r>
            <w:r w:rsidR="00A73760">
              <w:rPr>
                <w:noProof/>
                <w:webHidden/>
              </w:rPr>
              <w:tab/>
            </w:r>
            <w:r w:rsidR="00A73760">
              <w:rPr>
                <w:noProof/>
                <w:webHidden/>
              </w:rPr>
              <w:fldChar w:fldCharType="begin"/>
            </w:r>
            <w:r w:rsidR="00A73760">
              <w:rPr>
                <w:noProof/>
                <w:webHidden/>
              </w:rPr>
              <w:instrText xml:space="preserve"> PAGEREF _Toc166245721 \h </w:instrText>
            </w:r>
            <w:r w:rsidR="00A73760">
              <w:rPr>
                <w:noProof/>
                <w:webHidden/>
              </w:rPr>
            </w:r>
            <w:r w:rsidR="00A73760">
              <w:rPr>
                <w:noProof/>
                <w:webHidden/>
              </w:rPr>
              <w:fldChar w:fldCharType="separate"/>
            </w:r>
            <w:r w:rsidR="00A73760">
              <w:rPr>
                <w:noProof/>
                <w:webHidden/>
              </w:rPr>
              <w:t>16</w:t>
            </w:r>
            <w:r w:rsidR="00A73760">
              <w:rPr>
                <w:noProof/>
                <w:webHidden/>
              </w:rPr>
              <w:fldChar w:fldCharType="end"/>
            </w:r>
          </w:hyperlink>
        </w:p>
        <w:p w:rsidR="00A73760" w:rsidRDefault="00074145">
          <w:pPr>
            <w:pStyle w:val="TM3"/>
            <w:tabs>
              <w:tab w:val="right" w:leader="dot" w:pos="9396"/>
            </w:tabs>
            <w:rPr>
              <w:noProof/>
            </w:rPr>
          </w:pPr>
          <w:hyperlink w:anchor="_Toc166245722" w:history="1">
            <w:r w:rsidR="00A73760" w:rsidRPr="002C2C9E">
              <w:rPr>
                <w:rStyle w:val="Lienhypertexte"/>
                <w:noProof/>
              </w:rPr>
              <w:t>General comments -&gt; UPDATE</w:t>
            </w:r>
            <w:r w:rsidR="00A73760">
              <w:rPr>
                <w:noProof/>
                <w:webHidden/>
              </w:rPr>
              <w:tab/>
            </w:r>
            <w:r w:rsidR="00A73760">
              <w:rPr>
                <w:noProof/>
                <w:webHidden/>
              </w:rPr>
              <w:fldChar w:fldCharType="begin"/>
            </w:r>
            <w:r w:rsidR="00A73760">
              <w:rPr>
                <w:noProof/>
                <w:webHidden/>
              </w:rPr>
              <w:instrText xml:space="preserve"> PAGEREF _Toc166245722 \h </w:instrText>
            </w:r>
            <w:r w:rsidR="00A73760">
              <w:rPr>
                <w:noProof/>
                <w:webHidden/>
              </w:rPr>
            </w:r>
            <w:r w:rsidR="00A73760">
              <w:rPr>
                <w:noProof/>
                <w:webHidden/>
              </w:rPr>
              <w:fldChar w:fldCharType="separate"/>
            </w:r>
            <w:r w:rsidR="00A73760">
              <w:rPr>
                <w:noProof/>
                <w:webHidden/>
              </w:rPr>
              <w:t>16</w:t>
            </w:r>
            <w:r w:rsidR="00A73760">
              <w:rPr>
                <w:noProof/>
                <w:webHidden/>
              </w:rPr>
              <w:fldChar w:fldCharType="end"/>
            </w:r>
          </w:hyperlink>
        </w:p>
        <w:p w:rsidR="00A73760" w:rsidRDefault="00074145">
          <w:pPr>
            <w:pStyle w:val="TM3"/>
            <w:tabs>
              <w:tab w:val="right" w:leader="dot" w:pos="9396"/>
            </w:tabs>
            <w:rPr>
              <w:noProof/>
            </w:rPr>
          </w:pPr>
          <w:hyperlink w:anchor="_Toc166245723" w:history="1">
            <w:r w:rsidR="00A73760" w:rsidRPr="002C2C9E">
              <w:rPr>
                <w:rStyle w:val="Lienhypertexte"/>
                <w:noProof/>
              </w:rPr>
              <w:t>Experimental Chambers preparation</w:t>
            </w:r>
            <w:r w:rsidR="00A73760">
              <w:rPr>
                <w:noProof/>
                <w:webHidden/>
              </w:rPr>
              <w:tab/>
            </w:r>
            <w:r w:rsidR="00A73760">
              <w:rPr>
                <w:noProof/>
                <w:webHidden/>
              </w:rPr>
              <w:fldChar w:fldCharType="begin"/>
            </w:r>
            <w:r w:rsidR="00A73760">
              <w:rPr>
                <w:noProof/>
                <w:webHidden/>
              </w:rPr>
              <w:instrText xml:space="preserve"> PAGEREF _Toc166245723 \h </w:instrText>
            </w:r>
            <w:r w:rsidR="00A73760">
              <w:rPr>
                <w:noProof/>
                <w:webHidden/>
              </w:rPr>
            </w:r>
            <w:r w:rsidR="00A73760">
              <w:rPr>
                <w:noProof/>
                <w:webHidden/>
              </w:rPr>
              <w:fldChar w:fldCharType="separate"/>
            </w:r>
            <w:r w:rsidR="00A73760">
              <w:rPr>
                <w:noProof/>
                <w:webHidden/>
              </w:rPr>
              <w:t>16</w:t>
            </w:r>
            <w:r w:rsidR="00A73760">
              <w:rPr>
                <w:noProof/>
                <w:webHidden/>
              </w:rPr>
              <w:fldChar w:fldCharType="end"/>
            </w:r>
          </w:hyperlink>
        </w:p>
        <w:p w:rsidR="00A73760" w:rsidRDefault="00074145">
          <w:pPr>
            <w:pStyle w:val="TM3"/>
            <w:tabs>
              <w:tab w:val="right" w:leader="dot" w:pos="9396"/>
            </w:tabs>
            <w:rPr>
              <w:noProof/>
            </w:rPr>
          </w:pPr>
          <w:hyperlink w:anchor="_Toc166245724" w:history="1">
            <w:r w:rsidR="00A73760" w:rsidRPr="002C2C9E">
              <w:rPr>
                <w:rStyle w:val="Lienhypertexte"/>
                <w:noProof/>
              </w:rPr>
              <w:t>Cell handling</w:t>
            </w:r>
            <w:r w:rsidR="00A73760">
              <w:rPr>
                <w:noProof/>
                <w:webHidden/>
              </w:rPr>
              <w:tab/>
            </w:r>
            <w:r w:rsidR="00A73760">
              <w:rPr>
                <w:noProof/>
                <w:webHidden/>
              </w:rPr>
              <w:fldChar w:fldCharType="begin"/>
            </w:r>
            <w:r w:rsidR="00A73760">
              <w:rPr>
                <w:noProof/>
                <w:webHidden/>
              </w:rPr>
              <w:instrText xml:space="preserve"> PAGEREF _Toc166245724 \h </w:instrText>
            </w:r>
            <w:r w:rsidR="00A73760">
              <w:rPr>
                <w:noProof/>
                <w:webHidden/>
              </w:rPr>
            </w:r>
            <w:r w:rsidR="00A73760">
              <w:rPr>
                <w:noProof/>
                <w:webHidden/>
              </w:rPr>
              <w:fldChar w:fldCharType="separate"/>
            </w:r>
            <w:r w:rsidR="00A73760">
              <w:rPr>
                <w:noProof/>
                <w:webHidden/>
              </w:rPr>
              <w:t>16</w:t>
            </w:r>
            <w:r w:rsidR="00A73760">
              <w:rPr>
                <w:noProof/>
                <w:webHidden/>
              </w:rPr>
              <w:fldChar w:fldCharType="end"/>
            </w:r>
          </w:hyperlink>
        </w:p>
        <w:p w:rsidR="00A73760" w:rsidRDefault="00074145">
          <w:pPr>
            <w:pStyle w:val="TM3"/>
            <w:tabs>
              <w:tab w:val="right" w:leader="dot" w:pos="9396"/>
            </w:tabs>
            <w:rPr>
              <w:noProof/>
            </w:rPr>
          </w:pPr>
          <w:hyperlink w:anchor="_Toc166245725" w:history="1">
            <w:r w:rsidR="00A73760" w:rsidRPr="002C2C9E">
              <w:rPr>
                <w:rStyle w:val="Lienhypertexte"/>
                <w:noProof/>
              </w:rPr>
              <w:t>Magnetic Pincher imaging</w:t>
            </w:r>
            <w:r w:rsidR="00A73760">
              <w:rPr>
                <w:noProof/>
                <w:webHidden/>
              </w:rPr>
              <w:tab/>
            </w:r>
            <w:r w:rsidR="00A73760">
              <w:rPr>
                <w:noProof/>
                <w:webHidden/>
              </w:rPr>
              <w:fldChar w:fldCharType="begin"/>
            </w:r>
            <w:r w:rsidR="00A73760">
              <w:rPr>
                <w:noProof/>
                <w:webHidden/>
              </w:rPr>
              <w:instrText xml:space="preserve"> PAGEREF _Toc166245725 \h </w:instrText>
            </w:r>
            <w:r w:rsidR="00A73760">
              <w:rPr>
                <w:noProof/>
                <w:webHidden/>
              </w:rPr>
            </w:r>
            <w:r w:rsidR="00A73760">
              <w:rPr>
                <w:noProof/>
                <w:webHidden/>
              </w:rPr>
              <w:fldChar w:fldCharType="separate"/>
            </w:r>
            <w:r w:rsidR="00A73760">
              <w:rPr>
                <w:noProof/>
                <w:webHidden/>
              </w:rPr>
              <w:t>17</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26" w:history="1">
            <w:r w:rsidR="00A73760" w:rsidRPr="002C2C9E">
              <w:rPr>
                <w:rStyle w:val="Lienhypertexte"/>
                <w:noProof/>
              </w:rPr>
              <w:t>Magnetic Pincher II – From Raw Images to Force-Distance Curves</w:t>
            </w:r>
            <w:r w:rsidR="00A73760">
              <w:rPr>
                <w:noProof/>
                <w:webHidden/>
              </w:rPr>
              <w:tab/>
            </w:r>
            <w:r w:rsidR="00A73760">
              <w:rPr>
                <w:noProof/>
                <w:webHidden/>
              </w:rPr>
              <w:fldChar w:fldCharType="begin"/>
            </w:r>
            <w:r w:rsidR="00A73760">
              <w:rPr>
                <w:noProof/>
                <w:webHidden/>
              </w:rPr>
              <w:instrText xml:space="preserve"> PAGEREF _Toc166245726 \h </w:instrText>
            </w:r>
            <w:r w:rsidR="00A73760">
              <w:rPr>
                <w:noProof/>
                <w:webHidden/>
              </w:rPr>
            </w:r>
            <w:r w:rsidR="00A73760">
              <w:rPr>
                <w:noProof/>
                <w:webHidden/>
              </w:rPr>
              <w:fldChar w:fldCharType="separate"/>
            </w:r>
            <w:r w:rsidR="00A73760">
              <w:rPr>
                <w:noProof/>
                <w:webHidden/>
              </w:rPr>
              <w:t>19</w:t>
            </w:r>
            <w:r w:rsidR="00A73760">
              <w:rPr>
                <w:noProof/>
                <w:webHidden/>
              </w:rPr>
              <w:fldChar w:fldCharType="end"/>
            </w:r>
          </w:hyperlink>
        </w:p>
        <w:p w:rsidR="00A73760" w:rsidRDefault="00074145">
          <w:pPr>
            <w:pStyle w:val="TM2"/>
            <w:tabs>
              <w:tab w:val="left" w:pos="880"/>
              <w:tab w:val="right" w:leader="dot" w:pos="9396"/>
            </w:tabs>
            <w:rPr>
              <w:rFonts w:eastAsiaTheme="minorEastAsia"/>
              <w:noProof/>
            </w:rPr>
          </w:pPr>
          <w:hyperlink w:anchor="_Toc166245727" w:history="1">
            <w:r w:rsidR="00A73760" w:rsidRPr="002C2C9E">
              <w:rPr>
                <w:rStyle w:val="Lienhypertexte"/>
                <w:noProof/>
              </w:rPr>
              <w:t>3.3</w:t>
            </w:r>
            <w:r w:rsidR="00A73760">
              <w:rPr>
                <w:rFonts w:eastAsiaTheme="minorEastAsia"/>
                <w:noProof/>
              </w:rPr>
              <w:tab/>
            </w:r>
            <w:r w:rsidR="00A73760" w:rsidRPr="002C2C9E">
              <w:rPr>
                <w:rStyle w:val="Lienhypertexte"/>
                <w:noProof/>
              </w:rPr>
              <w:t>Image analysis</w:t>
            </w:r>
            <w:r w:rsidR="00A73760">
              <w:rPr>
                <w:noProof/>
                <w:webHidden/>
              </w:rPr>
              <w:tab/>
            </w:r>
            <w:r w:rsidR="00A73760">
              <w:rPr>
                <w:noProof/>
                <w:webHidden/>
              </w:rPr>
              <w:fldChar w:fldCharType="begin"/>
            </w:r>
            <w:r w:rsidR="00A73760">
              <w:rPr>
                <w:noProof/>
                <w:webHidden/>
              </w:rPr>
              <w:instrText xml:space="preserve"> PAGEREF _Toc166245727 \h </w:instrText>
            </w:r>
            <w:r w:rsidR="00A73760">
              <w:rPr>
                <w:noProof/>
                <w:webHidden/>
              </w:rPr>
            </w:r>
            <w:r w:rsidR="00A73760">
              <w:rPr>
                <w:noProof/>
                <w:webHidden/>
              </w:rPr>
              <w:fldChar w:fldCharType="separate"/>
            </w:r>
            <w:r w:rsidR="00A73760">
              <w:rPr>
                <w:noProof/>
                <w:webHidden/>
              </w:rPr>
              <w:t>19</w:t>
            </w:r>
            <w:r w:rsidR="00A73760">
              <w:rPr>
                <w:noProof/>
                <w:webHidden/>
              </w:rPr>
              <w:fldChar w:fldCharType="end"/>
            </w:r>
          </w:hyperlink>
        </w:p>
        <w:p w:rsidR="00A73760" w:rsidRDefault="00074145">
          <w:pPr>
            <w:pStyle w:val="TM3"/>
            <w:tabs>
              <w:tab w:val="right" w:leader="dot" w:pos="9396"/>
            </w:tabs>
            <w:rPr>
              <w:noProof/>
            </w:rPr>
          </w:pPr>
          <w:hyperlink w:anchor="_Toc166245728" w:history="1">
            <w:r w:rsidR="00A73760" w:rsidRPr="002C2C9E">
              <w:rPr>
                <w:rStyle w:val="Lienhypertexte"/>
                <w:noProof/>
              </w:rPr>
              <w:t>3.4.1 Detect bead position in the XY plane using Fiji (see Note 7)</w:t>
            </w:r>
            <w:r w:rsidR="00A73760">
              <w:rPr>
                <w:noProof/>
                <w:webHidden/>
              </w:rPr>
              <w:tab/>
            </w:r>
            <w:r w:rsidR="00A73760">
              <w:rPr>
                <w:noProof/>
                <w:webHidden/>
              </w:rPr>
              <w:fldChar w:fldCharType="begin"/>
            </w:r>
            <w:r w:rsidR="00A73760">
              <w:rPr>
                <w:noProof/>
                <w:webHidden/>
              </w:rPr>
              <w:instrText xml:space="preserve"> PAGEREF _Toc166245728 \h </w:instrText>
            </w:r>
            <w:r w:rsidR="00A73760">
              <w:rPr>
                <w:noProof/>
                <w:webHidden/>
              </w:rPr>
            </w:r>
            <w:r w:rsidR="00A73760">
              <w:rPr>
                <w:noProof/>
                <w:webHidden/>
              </w:rPr>
              <w:fldChar w:fldCharType="separate"/>
            </w:r>
            <w:r w:rsidR="00A73760">
              <w:rPr>
                <w:noProof/>
                <w:webHidden/>
              </w:rPr>
              <w:t>20</w:t>
            </w:r>
            <w:r w:rsidR="00A73760">
              <w:rPr>
                <w:noProof/>
                <w:webHidden/>
              </w:rPr>
              <w:fldChar w:fldCharType="end"/>
            </w:r>
          </w:hyperlink>
        </w:p>
        <w:p w:rsidR="00A73760" w:rsidRDefault="00074145">
          <w:pPr>
            <w:pStyle w:val="TM3"/>
            <w:tabs>
              <w:tab w:val="right" w:leader="dot" w:pos="9396"/>
            </w:tabs>
            <w:rPr>
              <w:noProof/>
            </w:rPr>
          </w:pPr>
          <w:hyperlink w:anchor="_Toc166245729" w:history="1">
            <w:r w:rsidR="00A73760" w:rsidRPr="002C2C9E">
              <w:rPr>
                <w:rStyle w:val="Lienhypertexte"/>
                <w:noProof/>
              </w:rPr>
              <w:t>3.4.2 Make a Depthograph from the bead Z-stacks (see Note 8)</w:t>
            </w:r>
            <w:r w:rsidR="00A73760">
              <w:rPr>
                <w:noProof/>
                <w:webHidden/>
              </w:rPr>
              <w:tab/>
            </w:r>
            <w:r w:rsidR="00A73760">
              <w:rPr>
                <w:noProof/>
                <w:webHidden/>
              </w:rPr>
              <w:fldChar w:fldCharType="begin"/>
            </w:r>
            <w:r w:rsidR="00A73760">
              <w:rPr>
                <w:noProof/>
                <w:webHidden/>
              </w:rPr>
              <w:instrText xml:space="preserve"> PAGEREF _Toc166245729 \h </w:instrText>
            </w:r>
            <w:r w:rsidR="00A73760">
              <w:rPr>
                <w:noProof/>
                <w:webHidden/>
              </w:rPr>
            </w:r>
            <w:r w:rsidR="00A73760">
              <w:rPr>
                <w:noProof/>
                <w:webHidden/>
              </w:rPr>
              <w:fldChar w:fldCharType="separate"/>
            </w:r>
            <w:r w:rsidR="00A73760">
              <w:rPr>
                <w:noProof/>
                <w:webHidden/>
              </w:rPr>
              <w:t>20</w:t>
            </w:r>
            <w:r w:rsidR="00A73760">
              <w:rPr>
                <w:noProof/>
                <w:webHidden/>
              </w:rPr>
              <w:fldChar w:fldCharType="end"/>
            </w:r>
          </w:hyperlink>
        </w:p>
        <w:p w:rsidR="00A73760" w:rsidRDefault="00074145">
          <w:pPr>
            <w:pStyle w:val="TM3"/>
            <w:tabs>
              <w:tab w:val="right" w:leader="dot" w:pos="9396"/>
            </w:tabs>
            <w:rPr>
              <w:noProof/>
            </w:rPr>
          </w:pPr>
          <w:hyperlink w:anchor="_Toc166245730" w:history="1">
            <w:r w:rsidR="00A73760" w:rsidRPr="002C2C9E">
              <w:rPr>
                <w:rStyle w:val="Lienhypertexte"/>
                <w:noProof/>
              </w:rPr>
              <w:t>3.4.3 Segment the beads with ImageJ</w:t>
            </w:r>
            <w:r w:rsidR="00A73760">
              <w:rPr>
                <w:noProof/>
                <w:webHidden/>
              </w:rPr>
              <w:tab/>
            </w:r>
            <w:r w:rsidR="00A73760">
              <w:rPr>
                <w:noProof/>
                <w:webHidden/>
              </w:rPr>
              <w:fldChar w:fldCharType="begin"/>
            </w:r>
            <w:r w:rsidR="00A73760">
              <w:rPr>
                <w:noProof/>
                <w:webHidden/>
              </w:rPr>
              <w:instrText xml:space="preserve"> PAGEREF _Toc166245730 \h </w:instrText>
            </w:r>
            <w:r w:rsidR="00A73760">
              <w:rPr>
                <w:noProof/>
                <w:webHidden/>
              </w:rPr>
            </w:r>
            <w:r w:rsidR="00A73760">
              <w:rPr>
                <w:noProof/>
                <w:webHidden/>
              </w:rPr>
              <w:fldChar w:fldCharType="separate"/>
            </w:r>
            <w:r w:rsidR="00A73760">
              <w:rPr>
                <w:noProof/>
                <w:webHidden/>
              </w:rPr>
              <w:t>22</w:t>
            </w:r>
            <w:r w:rsidR="00A73760">
              <w:rPr>
                <w:noProof/>
                <w:webHidden/>
              </w:rPr>
              <w:fldChar w:fldCharType="end"/>
            </w:r>
          </w:hyperlink>
        </w:p>
        <w:p w:rsidR="00A73760" w:rsidRDefault="00074145">
          <w:pPr>
            <w:pStyle w:val="TM3"/>
            <w:tabs>
              <w:tab w:val="right" w:leader="dot" w:pos="9396"/>
            </w:tabs>
            <w:rPr>
              <w:noProof/>
            </w:rPr>
          </w:pPr>
          <w:hyperlink w:anchor="_Toc166245731" w:history="1">
            <w:r w:rsidR="00A73760" w:rsidRPr="002C2C9E">
              <w:rPr>
                <w:rStyle w:val="Lienhypertexte"/>
                <w:noProof/>
              </w:rPr>
              <w:t>3.4.4 Track the beads in 3D with a custom-made python algorithm (see Notes 9, 10)</w:t>
            </w:r>
            <w:r w:rsidR="00A73760">
              <w:rPr>
                <w:noProof/>
                <w:webHidden/>
              </w:rPr>
              <w:tab/>
            </w:r>
            <w:r w:rsidR="00A73760">
              <w:rPr>
                <w:noProof/>
                <w:webHidden/>
              </w:rPr>
              <w:fldChar w:fldCharType="begin"/>
            </w:r>
            <w:r w:rsidR="00A73760">
              <w:rPr>
                <w:noProof/>
                <w:webHidden/>
              </w:rPr>
              <w:instrText xml:space="preserve"> PAGEREF _Toc166245731 \h </w:instrText>
            </w:r>
            <w:r w:rsidR="00A73760">
              <w:rPr>
                <w:noProof/>
                <w:webHidden/>
              </w:rPr>
            </w:r>
            <w:r w:rsidR="00A73760">
              <w:rPr>
                <w:noProof/>
                <w:webHidden/>
              </w:rPr>
              <w:fldChar w:fldCharType="separate"/>
            </w:r>
            <w:r w:rsidR="00A73760">
              <w:rPr>
                <w:noProof/>
                <w:webHidden/>
              </w:rPr>
              <w:t>22</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32" w:history="1">
            <w:r w:rsidR="00A73760" w:rsidRPr="002C2C9E">
              <w:rPr>
                <w:rStyle w:val="Lienhypertexte"/>
                <w:noProof/>
              </w:rPr>
              <w:t>Magnetic Pincher with Halbach Arrays</w:t>
            </w:r>
            <w:r w:rsidR="00A73760">
              <w:rPr>
                <w:noProof/>
                <w:webHidden/>
              </w:rPr>
              <w:tab/>
            </w:r>
            <w:r w:rsidR="00A73760">
              <w:rPr>
                <w:noProof/>
                <w:webHidden/>
              </w:rPr>
              <w:fldChar w:fldCharType="begin"/>
            </w:r>
            <w:r w:rsidR="00A73760">
              <w:rPr>
                <w:noProof/>
                <w:webHidden/>
              </w:rPr>
              <w:instrText xml:space="preserve"> PAGEREF _Toc166245732 \h </w:instrText>
            </w:r>
            <w:r w:rsidR="00A73760">
              <w:rPr>
                <w:noProof/>
                <w:webHidden/>
              </w:rPr>
            </w:r>
            <w:r w:rsidR="00A73760">
              <w:rPr>
                <w:noProof/>
                <w:webHidden/>
              </w:rPr>
              <w:fldChar w:fldCharType="separate"/>
            </w:r>
            <w:r w:rsidR="00A73760">
              <w:rPr>
                <w:noProof/>
                <w:webHidden/>
              </w:rPr>
              <w:t>25</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33" w:history="1">
            <w:r w:rsidR="00A73760" w:rsidRPr="002C2C9E">
              <w:rPr>
                <w:rStyle w:val="Lienhypertexte"/>
                <w:rFonts w:cstheme="minorHAnsi"/>
                <w:b/>
                <w:bCs/>
                <w:noProof/>
              </w:rPr>
              <w:t>Table 1</w:t>
            </w:r>
            <w:r w:rsidR="00A73760" w:rsidRPr="002C2C9E">
              <w:rPr>
                <w:rStyle w:val="Lienhypertexte"/>
                <w:rFonts w:cstheme="minorHAnsi"/>
                <w:noProof/>
              </w:rPr>
              <w:t xml:space="preserve"> – Example of nested Halbach array design – Technical specifications</w:t>
            </w:r>
            <w:r w:rsidR="00A73760">
              <w:rPr>
                <w:noProof/>
                <w:webHidden/>
              </w:rPr>
              <w:tab/>
            </w:r>
            <w:r w:rsidR="00A73760">
              <w:rPr>
                <w:noProof/>
                <w:webHidden/>
              </w:rPr>
              <w:fldChar w:fldCharType="begin"/>
            </w:r>
            <w:r w:rsidR="00A73760">
              <w:rPr>
                <w:noProof/>
                <w:webHidden/>
              </w:rPr>
              <w:instrText xml:space="preserve"> PAGEREF _Toc166245733 \h </w:instrText>
            </w:r>
            <w:r w:rsidR="00A73760">
              <w:rPr>
                <w:noProof/>
                <w:webHidden/>
              </w:rPr>
            </w:r>
            <w:r w:rsidR="00A73760">
              <w:rPr>
                <w:noProof/>
                <w:webHidden/>
              </w:rPr>
              <w:fldChar w:fldCharType="separate"/>
            </w:r>
            <w:r w:rsidR="00A73760">
              <w:rPr>
                <w:noProof/>
                <w:webHidden/>
              </w:rPr>
              <w:t>26</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34" w:history="1">
            <w:r w:rsidR="00A73760" w:rsidRPr="002C2C9E">
              <w:rPr>
                <w:rStyle w:val="Lienhypertexte"/>
                <w:rFonts w:cstheme="minorHAnsi"/>
                <w:b/>
                <w:bCs/>
                <w:noProof/>
              </w:rPr>
              <w:t>Table 2</w:t>
            </w:r>
            <w:r w:rsidR="00A73760" w:rsidRPr="002C2C9E">
              <w:rPr>
                <w:rStyle w:val="Lienhypertexte"/>
                <w:rFonts w:cstheme="minorHAnsi"/>
                <w:noProof/>
              </w:rPr>
              <w:t xml:space="preserve"> - Comparison of the two magnetic field generation solution</w:t>
            </w:r>
            <w:r w:rsidR="00A73760">
              <w:rPr>
                <w:noProof/>
                <w:webHidden/>
              </w:rPr>
              <w:tab/>
            </w:r>
            <w:r w:rsidR="00A73760">
              <w:rPr>
                <w:noProof/>
                <w:webHidden/>
              </w:rPr>
              <w:fldChar w:fldCharType="begin"/>
            </w:r>
            <w:r w:rsidR="00A73760">
              <w:rPr>
                <w:noProof/>
                <w:webHidden/>
              </w:rPr>
              <w:instrText xml:space="preserve"> PAGEREF _Toc166245734 \h </w:instrText>
            </w:r>
            <w:r w:rsidR="00A73760">
              <w:rPr>
                <w:noProof/>
                <w:webHidden/>
              </w:rPr>
            </w:r>
            <w:r w:rsidR="00A73760">
              <w:rPr>
                <w:noProof/>
                <w:webHidden/>
              </w:rPr>
              <w:fldChar w:fldCharType="separate"/>
            </w:r>
            <w:r w:rsidR="00A73760">
              <w:rPr>
                <w:noProof/>
                <w:webHidden/>
              </w:rPr>
              <w:t>27</w:t>
            </w:r>
            <w:r w:rsidR="00A73760">
              <w:rPr>
                <w:noProof/>
                <w:webHidden/>
              </w:rPr>
              <w:fldChar w:fldCharType="end"/>
            </w:r>
          </w:hyperlink>
        </w:p>
        <w:p w:rsidR="00A73760" w:rsidRDefault="00074145">
          <w:pPr>
            <w:pStyle w:val="TM1"/>
            <w:tabs>
              <w:tab w:val="right" w:leader="dot" w:pos="9396"/>
            </w:tabs>
            <w:rPr>
              <w:rFonts w:eastAsiaTheme="minorEastAsia"/>
              <w:noProof/>
            </w:rPr>
          </w:pPr>
          <w:hyperlink w:anchor="_Toc166245735" w:history="1">
            <w:r w:rsidR="00A73760" w:rsidRPr="002C2C9E">
              <w:rPr>
                <w:rStyle w:val="Lienhypertexte"/>
                <w:noProof/>
              </w:rPr>
              <w:t>Magnetic Pincher with Nano-Indenter</w:t>
            </w:r>
            <w:r w:rsidR="00A73760">
              <w:rPr>
                <w:noProof/>
                <w:webHidden/>
              </w:rPr>
              <w:tab/>
            </w:r>
            <w:r w:rsidR="00A73760">
              <w:rPr>
                <w:noProof/>
                <w:webHidden/>
              </w:rPr>
              <w:fldChar w:fldCharType="begin"/>
            </w:r>
            <w:r w:rsidR="00A73760">
              <w:rPr>
                <w:noProof/>
                <w:webHidden/>
              </w:rPr>
              <w:instrText xml:space="preserve"> PAGEREF _Toc166245735 \h </w:instrText>
            </w:r>
            <w:r w:rsidR="00A73760">
              <w:rPr>
                <w:noProof/>
                <w:webHidden/>
              </w:rPr>
            </w:r>
            <w:r w:rsidR="00A73760">
              <w:rPr>
                <w:noProof/>
                <w:webHidden/>
              </w:rPr>
              <w:fldChar w:fldCharType="separate"/>
            </w:r>
            <w:r w:rsidR="00A73760">
              <w:rPr>
                <w:noProof/>
                <w:webHidden/>
              </w:rPr>
              <w:t>28</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36" w:history="1">
            <w:r w:rsidR="00A73760" w:rsidRPr="002C2C9E">
              <w:rPr>
                <w:rStyle w:val="Lienhypertexte"/>
                <w:noProof/>
              </w:rPr>
              <w:t>Setup</w:t>
            </w:r>
            <w:r w:rsidR="00A73760">
              <w:rPr>
                <w:noProof/>
                <w:webHidden/>
              </w:rPr>
              <w:tab/>
            </w:r>
            <w:r w:rsidR="00A73760">
              <w:rPr>
                <w:noProof/>
                <w:webHidden/>
              </w:rPr>
              <w:fldChar w:fldCharType="begin"/>
            </w:r>
            <w:r w:rsidR="00A73760">
              <w:rPr>
                <w:noProof/>
                <w:webHidden/>
              </w:rPr>
              <w:instrText xml:space="preserve"> PAGEREF _Toc166245736 \h </w:instrText>
            </w:r>
            <w:r w:rsidR="00A73760">
              <w:rPr>
                <w:noProof/>
                <w:webHidden/>
              </w:rPr>
            </w:r>
            <w:r w:rsidR="00A73760">
              <w:rPr>
                <w:noProof/>
                <w:webHidden/>
              </w:rPr>
              <w:fldChar w:fldCharType="separate"/>
            </w:r>
            <w:r w:rsidR="00A73760">
              <w:rPr>
                <w:noProof/>
                <w:webHidden/>
              </w:rPr>
              <w:t>28</w:t>
            </w:r>
            <w:r w:rsidR="00A73760">
              <w:rPr>
                <w:noProof/>
                <w:webHidden/>
              </w:rPr>
              <w:fldChar w:fldCharType="end"/>
            </w:r>
          </w:hyperlink>
        </w:p>
        <w:p w:rsidR="00A73760" w:rsidRDefault="00074145">
          <w:pPr>
            <w:pStyle w:val="TM2"/>
            <w:tabs>
              <w:tab w:val="right" w:leader="dot" w:pos="9396"/>
            </w:tabs>
            <w:rPr>
              <w:rFonts w:eastAsiaTheme="minorEastAsia"/>
              <w:noProof/>
            </w:rPr>
          </w:pPr>
          <w:hyperlink w:anchor="_Toc166245737" w:history="1">
            <w:r w:rsidR="00A73760" w:rsidRPr="002C2C9E">
              <w:rPr>
                <w:rStyle w:val="Lienhypertexte"/>
                <w:noProof/>
              </w:rPr>
              <w:t>Experimental Execution</w:t>
            </w:r>
            <w:r w:rsidR="00A73760">
              <w:rPr>
                <w:noProof/>
                <w:webHidden/>
              </w:rPr>
              <w:tab/>
            </w:r>
            <w:r w:rsidR="00A73760">
              <w:rPr>
                <w:noProof/>
                <w:webHidden/>
              </w:rPr>
              <w:fldChar w:fldCharType="begin"/>
            </w:r>
            <w:r w:rsidR="00A73760">
              <w:rPr>
                <w:noProof/>
                <w:webHidden/>
              </w:rPr>
              <w:instrText xml:space="preserve"> PAGEREF _Toc166245737 \h </w:instrText>
            </w:r>
            <w:r w:rsidR="00A73760">
              <w:rPr>
                <w:noProof/>
                <w:webHidden/>
              </w:rPr>
            </w:r>
            <w:r w:rsidR="00A73760">
              <w:rPr>
                <w:noProof/>
                <w:webHidden/>
              </w:rPr>
              <w:fldChar w:fldCharType="separate"/>
            </w:r>
            <w:r w:rsidR="00A73760">
              <w:rPr>
                <w:noProof/>
                <w:webHidden/>
              </w:rPr>
              <w:t>28</w:t>
            </w:r>
            <w:r w:rsidR="00A73760">
              <w:rPr>
                <w:noProof/>
                <w:webHidden/>
              </w:rPr>
              <w:fldChar w:fldCharType="end"/>
            </w:r>
          </w:hyperlink>
        </w:p>
        <w:p w:rsidR="00C36399" w:rsidRDefault="00C36399" w:rsidP="00A73760">
          <w:pPr>
            <w:spacing w:line="360" w:lineRule="auto"/>
          </w:pPr>
          <w:r>
            <w:rPr>
              <w:b/>
              <w:bCs/>
              <w:lang w:val="fr-FR"/>
            </w:rPr>
            <w:fldChar w:fldCharType="end"/>
          </w:r>
        </w:p>
      </w:sdtContent>
    </w:sdt>
    <w:p w:rsidR="00C36399" w:rsidRDefault="00C36399" w:rsidP="00A73760">
      <w:pPr>
        <w:spacing w:line="360" w:lineRule="auto"/>
      </w:pPr>
    </w:p>
    <w:p w:rsidR="00575B54" w:rsidRDefault="00575B54" w:rsidP="00A73760">
      <w:pPr>
        <w:spacing w:line="360" w:lineRule="auto"/>
      </w:pPr>
      <w:r>
        <w:br w:type="page"/>
      </w:r>
    </w:p>
    <w:p w:rsidR="00DB6DF7" w:rsidRPr="00DB6DF7" w:rsidRDefault="00DB6DF7" w:rsidP="00DB6DF7">
      <w:pPr>
        <w:pStyle w:val="Titre1"/>
      </w:pPr>
      <w:bookmarkStart w:id="0" w:name="_Toc166245702"/>
      <w:r>
        <w:lastRenderedPageBreak/>
        <w:t>Presentation of the technique [This part will be in the Results]</w:t>
      </w:r>
    </w:p>
    <w:p w:rsidR="00C36399" w:rsidRDefault="00575B54" w:rsidP="00DB6DF7">
      <w:pPr>
        <w:pStyle w:val="Titre2"/>
      </w:pPr>
      <w:r>
        <w:t>O</w:t>
      </w:r>
      <w:r w:rsidR="00C36399">
        <w:t>verview</w:t>
      </w:r>
      <w:r w:rsidR="003D03C7">
        <w:t xml:space="preserve"> -&gt; WRITE</w:t>
      </w:r>
      <w:bookmarkEnd w:id="0"/>
    </w:p>
    <w:p w:rsidR="00500CA7" w:rsidRPr="00994775" w:rsidRDefault="00500CA7" w:rsidP="00500CA7">
      <w:pPr>
        <w:spacing w:line="360" w:lineRule="auto"/>
      </w:pPr>
      <w:r w:rsidRPr="00994775">
        <w:t>The</w:t>
      </w:r>
      <w:r w:rsidRPr="00C83B29">
        <w:t xml:space="preserve"> Magnetic Pincher</w:t>
      </w:r>
      <w:r w:rsidRPr="00994775">
        <w:t xml:space="preserve"> setup consists </w:t>
      </w:r>
      <w:r>
        <w:t>of</w:t>
      </w:r>
      <w:r w:rsidRPr="00994775">
        <w:t xml:space="preserve"> an inverted microscope used in bright field illumination, with a system mounted on the microscope stage to generate a uniform magnetic field at the location of the imaged sample. This system can be an array of permanent magnets or a pair of electromagnetic coils. The protocol, </w:t>
      </w:r>
      <w:r w:rsidRPr="00CB7390">
        <w:rPr>
          <w:color w:val="FF0000"/>
        </w:rPr>
        <w:t>whose main steps are summarized on Fig. 1</w:t>
      </w:r>
      <w:r w:rsidRPr="00994775">
        <w:t xml:space="preserve">, is based on 4.5 µm superparamagnetic microbeads, the M-450 </w:t>
      </w:r>
      <w:proofErr w:type="spellStart"/>
      <w:r w:rsidRPr="00994775">
        <w:t>Dynabeads</w:t>
      </w:r>
      <w:proofErr w:type="spellEnd"/>
      <w:r w:rsidRPr="00994775">
        <w:t>. Cells are incubated with these beads until a significant uptake is reached. Then, cells are transferred in the experimental chamber, together with additional beads. The chamber, placed on the microscope, is exposed to a controlled uniform magnetic field. The beads magnetize and attract each other at short range, forming pairs or chains of beads. This self-organization generates simultaneously a large number of pinching events in the chamber (Fig. 2A, 2D), meaning a situation where a bead inside the cell forms a pair with another outside the cell, which pinches the cell cortex. Such beads can then be filmed under bright field illumination, and the images analyzed with a simple algorithm tracking the beads positions (Fig. 2B). This way we compute the cortical thickness and its evolution in time (Fig. 2C) with a high spatial (</w:t>
      </w:r>
      <w:r w:rsidRPr="00994775">
        <w:rPr>
          <w:rFonts w:cstheme="minorHAnsi"/>
        </w:rPr>
        <w:t>≈</w:t>
      </w:r>
      <w:r w:rsidRPr="00994775">
        <w:t xml:space="preserve"> 30</w:t>
      </w:r>
      <w:r>
        <w:t xml:space="preserve"> </w:t>
      </w:r>
      <w:r w:rsidRPr="00994775">
        <w:t>nm) and temporal resolution (up to 100 Hz</w:t>
      </w:r>
      <w:r>
        <w:t>).</w:t>
      </w:r>
      <w:r w:rsidRPr="00994775">
        <w:t xml:space="preserve"> </w:t>
      </w:r>
    </w:p>
    <w:p w:rsidR="00575B54" w:rsidRDefault="00DB6DF7" w:rsidP="00DB6DF7">
      <w:pPr>
        <w:pStyle w:val="Titre2"/>
      </w:pPr>
      <w:r>
        <w:t>Cell lines</w:t>
      </w:r>
    </w:p>
    <w:p w:rsidR="00DB6DF7" w:rsidRPr="00DB6DF7" w:rsidRDefault="00DB6DF7" w:rsidP="00DB6DF7"/>
    <w:p w:rsidR="00DB6DF7" w:rsidRDefault="00DB6DF7" w:rsidP="00DB6DF7">
      <w:pPr>
        <w:pStyle w:val="Titre2"/>
      </w:pPr>
      <w:proofErr w:type="spellStart"/>
      <w:r>
        <w:t>Micropatterning</w:t>
      </w:r>
      <w:proofErr w:type="spellEnd"/>
    </w:p>
    <w:p w:rsidR="00DB6DF7" w:rsidRDefault="00DB6DF7" w:rsidP="00DB6DF7">
      <w:pPr>
        <w:spacing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DB6DF7" w:rsidRDefault="00DB6DF7" w:rsidP="00DB6DF7">
      <w:pPr>
        <w:spacing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DB6DF7" w:rsidRDefault="00DB6DF7" w:rsidP="00DB6DF7">
      <w:pPr>
        <w:spacing w:line="360" w:lineRule="auto"/>
      </w:pPr>
      <w:r>
        <w:t>Since the average diameter of 3T3 cells in suspension is roughly 18 µm, they form a quasi-hemispheric shape when adhering on discs that have a diameter close to this value. Thus, we picked 20 µm as our standard pattern size.</w:t>
      </w:r>
    </w:p>
    <w:p w:rsidR="00DB6DF7" w:rsidRPr="00DB6DF7" w:rsidRDefault="00DB6DF7" w:rsidP="00DB6DF7"/>
    <w:p w:rsidR="00DB6DF7" w:rsidRDefault="00DB6DF7" w:rsidP="00DB6DF7">
      <w:pPr>
        <w:pStyle w:val="Titre2"/>
      </w:pPr>
      <w:r>
        <w:t>Magnetic Field</w:t>
      </w:r>
    </w:p>
    <w:p w:rsidR="00DB6DF7" w:rsidRDefault="00DB6DF7" w:rsidP="00A73760">
      <w:pPr>
        <w:spacing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DB6DF7" w:rsidRDefault="00DB6DF7" w:rsidP="00DB6DF7">
      <w:pPr>
        <w:pStyle w:val="Titre2"/>
      </w:pPr>
      <w:r>
        <w:t>Magnetic Beads</w:t>
      </w:r>
    </w:p>
    <w:p w:rsidR="00DB6DF7" w:rsidRPr="00DB6DF7" w:rsidRDefault="00DB6DF7" w:rsidP="00DB6DF7"/>
    <w:p w:rsidR="00DB6DF7" w:rsidRDefault="00DB6DF7" w:rsidP="00DB6DF7">
      <w:pPr>
        <w:pStyle w:val="Titre2"/>
      </w:pPr>
      <w:r>
        <w:t>Magnetic Pincher &amp; Image analysis</w:t>
      </w:r>
    </w:p>
    <w:p w:rsidR="00575B54" w:rsidRDefault="00575B54" w:rsidP="00A73760">
      <w:pPr>
        <w:spacing w:line="360" w:lineRule="auto"/>
      </w:pPr>
    </w:p>
    <w:p w:rsidR="00575B54" w:rsidRDefault="00575B54" w:rsidP="00A73760">
      <w:pPr>
        <w:spacing w:line="360" w:lineRule="auto"/>
      </w:pPr>
      <w:r>
        <w:br w:type="page"/>
      </w:r>
    </w:p>
    <w:p w:rsidR="00B97399" w:rsidRDefault="00C36399" w:rsidP="00A73760">
      <w:pPr>
        <w:pStyle w:val="Titre1"/>
        <w:spacing w:line="360" w:lineRule="auto"/>
      </w:pPr>
      <w:bookmarkStart w:id="1" w:name="_Toc166245703"/>
      <w:r>
        <w:lastRenderedPageBreak/>
        <w:t>Cell Culture</w:t>
      </w:r>
      <w:bookmarkEnd w:id="1"/>
    </w:p>
    <w:p w:rsidR="00C83B29" w:rsidRDefault="00C83B29" w:rsidP="00A73760">
      <w:pPr>
        <w:spacing w:line="360" w:lineRule="auto"/>
      </w:pPr>
      <w:r>
        <w:t xml:space="preserve">Except when otherwise, cells assumed to be 3T3 fibroblasts, </w:t>
      </w:r>
      <w:r w:rsidR="00B97399">
        <w:t>purchased</w:t>
      </w:r>
      <w:r>
        <w:t xml:space="preserve"> from </w:t>
      </w:r>
      <w:r w:rsidR="00B97399">
        <w:t>LGC standards.</w:t>
      </w:r>
    </w:p>
    <w:p w:rsidR="00B97399" w:rsidRDefault="00B97399" w:rsidP="00A73760">
      <w:pPr>
        <w:pStyle w:val="Titre2"/>
        <w:spacing w:line="360" w:lineRule="auto"/>
      </w:pPr>
      <w:bookmarkStart w:id="2" w:name="_Toc166245704"/>
      <w:r>
        <w:t>3T3 ATCC-2023 fibroblasts</w:t>
      </w:r>
      <w:bookmarkEnd w:id="2"/>
    </w:p>
    <w:p w:rsidR="00B97399" w:rsidRDefault="00B97399" w:rsidP="00A73760">
      <w:pPr>
        <w:spacing w:line="360" w:lineRule="auto"/>
      </w:pPr>
      <w:r>
        <w:t>Purchased from LGC standards in January 2023</w:t>
      </w:r>
    </w:p>
    <w:p w:rsidR="00B97399" w:rsidRDefault="00B97399" w:rsidP="00A73760">
      <w:pPr>
        <w:spacing w:line="360" w:lineRule="auto"/>
      </w:pPr>
      <w:r>
        <w:t>Amplified and frozen at low passage numbers</w:t>
      </w:r>
    </w:p>
    <w:p w:rsidR="00B97399" w:rsidRDefault="00B97399" w:rsidP="00A73760">
      <w:pPr>
        <w:spacing w:line="360" w:lineRule="auto"/>
      </w:pPr>
      <w:r>
        <w:t xml:space="preserve">Used as a base for the creation of a stable line expressing </w:t>
      </w:r>
      <w:proofErr w:type="spellStart"/>
      <w:r>
        <w:t>LifeAct</w:t>
      </w:r>
      <w:proofErr w:type="spellEnd"/>
      <w:r>
        <w:t>-EGFP</w:t>
      </w:r>
    </w:p>
    <w:p w:rsidR="00E94829" w:rsidRDefault="00B97399" w:rsidP="00A73760">
      <w:pPr>
        <w:spacing w:line="360" w:lineRule="auto"/>
      </w:pPr>
      <w:r>
        <w:t>Cultur</w:t>
      </w:r>
      <w:r w:rsidR="00E94829">
        <w:t>e medium:</w:t>
      </w:r>
      <w:r>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t>(</w:t>
      </w:r>
      <w:r w:rsidRPr="00E502E9">
        <w:t>619650</w:t>
      </w:r>
      <w:r w:rsidR="00E94829">
        <w:t>26</w:t>
      </w:r>
      <w:r>
        <w:t xml:space="preserve">, </w:t>
      </w:r>
      <w:proofErr w:type="spellStart"/>
      <w:r>
        <w:t>Thermofischer</w:t>
      </w:r>
      <w:proofErr w:type="spellEnd"/>
      <w:r w:rsidR="00E94829">
        <w:t>) and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S1810-500, </w:t>
      </w:r>
      <w:proofErr w:type="spellStart"/>
      <w:r w:rsidR="00E94829" w:rsidRPr="00E94829">
        <w:t>Biowest</w:t>
      </w:r>
      <w:proofErr w:type="spellEnd"/>
      <w:r w:rsidR="00E94829" w:rsidRPr="00E94829">
        <w:t>, France), penicillin-streptomycin (</w:t>
      </w:r>
      <w:r w:rsidR="00BF3560">
        <w:t xml:space="preserve">PS — </w:t>
      </w:r>
      <w:r w:rsidR="00E94829" w:rsidRPr="00E94829">
        <w:t xml:space="preserve">1% of final volume, 15070063, </w:t>
      </w:r>
      <w:proofErr w:type="spellStart"/>
      <w:r w:rsidR="00E94829" w:rsidRPr="00E94829">
        <w:t>Thermo</w:t>
      </w:r>
      <w:proofErr w:type="spellEnd"/>
      <w:r w:rsidR="00E94829" w:rsidRPr="00E94829">
        <w:t xml:space="preserve"> Fisher, USA)</w:t>
      </w:r>
      <w:r w:rsidR="00BF3560">
        <w:t>.</w:t>
      </w:r>
    </w:p>
    <w:p w:rsidR="00BF3560" w:rsidRDefault="00BF3560" w:rsidP="00A73760">
      <w:pPr>
        <w:spacing w:line="360" w:lineRule="auto"/>
      </w:pPr>
      <w:r>
        <w:t>Incubated at 37°C in 5% CO2 atmosphere (</w:t>
      </w:r>
      <w:proofErr w:type="spellStart"/>
      <w:r>
        <w:t>Memmert</w:t>
      </w:r>
      <w:proofErr w:type="spellEnd"/>
      <w:r>
        <w:t>, ICO50)</w:t>
      </w:r>
    </w:p>
    <w:p w:rsidR="00E94829" w:rsidRDefault="00E94829" w:rsidP="00A73760">
      <w:pPr>
        <w:pStyle w:val="Titre2"/>
        <w:spacing w:line="360" w:lineRule="auto"/>
      </w:pPr>
      <w:bookmarkStart w:id="3" w:name="_Toc166245705"/>
      <w:r>
        <w:t xml:space="preserve">3T3 </w:t>
      </w:r>
      <w:r>
        <w:rPr>
          <w:rFonts w:cstheme="majorHAnsi"/>
        </w:rPr>
        <w:t>α</w:t>
      </w:r>
      <w:r>
        <w:t>SFL fibroblasts</w:t>
      </w:r>
      <w:bookmarkEnd w:id="3"/>
    </w:p>
    <w:p w:rsidR="00BF3560" w:rsidRDefault="00BF3560" w:rsidP="00A73760">
      <w:pPr>
        <w:spacing w:line="360" w:lineRule="auto"/>
      </w:pPr>
      <w:r>
        <w:t xml:space="preserve">Reference to Sergio, Leanne &amp; Alba’s paper // Cells were cultured by me in our lab, by making complete medium similar to their using our DMEM but their FBS </w:t>
      </w:r>
    </w:p>
    <w:p w:rsidR="00E94829" w:rsidRDefault="00BF3560" w:rsidP="00A73760">
      <w:pPr>
        <w:spacing w:line="360" w:lineRule="auto"/>
      </w:pPr>
      <w:r>
        <w:t>Cell line creation (in their lab)</w:t>
      </w:r>
    </w:p>
    <w:p w:rsidR="00BF3560" w:rsidRDefault="00BF3560" w:rsidP="00A73760">
      <w:pPr>
        <w:spacing w:line="360" w:lineRule="auto"/>
      </w:pPr>
      <w:r>
        <w:t>Cell culture methods (in our lab)</w:t>
      </w:r>
    </w:p>
    <w:p w:rsidR="00BF3560" w:rsidRDefault="00BF3560" w:rsidP="00A73760">
      <w:pPr>
        <w:spacing w:line="360" w:lineRule="auto"/>
      </w:pPr>
      <w:r>
        <w:t>Reagents</w:t>
      </w:r>
    </w:p>
    <w:p w:rsidR="00E94829" w:rsidRDefault="00E94829" w:rsidP="00A73760">
      <w:pPr>
        <w:pStyle w:val="Titre2"/>
        <w:spacing w:line="360" w:lineRule="auto"/>
      </w:pPr>
      <w:bookmarkStart w:id="4" w:name="_Toc166245706"/>
      <w:r>
        <w:t>HOX B8 macrophages</w:t>
      </w:r>
      <w:bookmarkEnd w:id="4"/>
    </w:p>
    <w:p w:rsidR="00BF3560" w:rsidRPr="00A80EEF" w:rsidRDefault="00BF3560" w:rsidP="00BF3560">
      <w:pPr>
        <w:spacing w:line="360" w:lineRule="auto"/>
        <w:rPr>
          <w:rFonts w:cstheme="minorHAnsi"/>
        </w:rPr>
      </w:pPr>
      <w:r>
        <w:t xml:space="preserve">Reference </w:t>
      </w:r>
      <w:r w:rsidRPr="00A80EEF">
        <w:rPr>
          <w:rFonts w:cstheme="minorHAnsi"/>
        </w:rPr>
        <w:t>to Perrine &amp; Renaud’s paper // Cells were only used for a short duration and cultured by RP</w:t>
      </w:r>
    </w:p>
    <w:p w:rsidR="00A871B7" w:rsidRPr="00A80EEF" w:rsidRDefault="004C4485" w:rsidP="004C4485">
      <w:pPr>
        <w:pStyle w:val="Titre3"/>
        <w:rPr>
          <w:rFonts w:asciiTheme="minorHAnsi" w:hAnsiTheme="minorHAnsi" w:cstheme="minorHAnsi"/>
        </w:rPr>
      </w:pPr>
      <w:r w:rsidRPr="00A80EEF">
        <w:rPr>
          <w:rFonts w:asciiTheme="minorHAnsi" w:hAnsiTheme="minorHAnsi" w:cstheme="minorHAnsi"/>
        </w:rPr>
        <w:t xml:space="preserve">REWRITE / </w:t>
      </w:r>
      <w:r w:rsidR="00A871B7" w:rsidRPr="00A80EEF">
        <w:rPr>
          <w:rFonts w:asciiTheme="minorHAnsi" w:hAnsiTheme="minorHAnsi" w:cstheme="minorHAnsi"/>
        </w:rPr>
        <w:t>Murine HoxB8-progenitors culture and HoxB8-macrophages differentiation</w:t>
      </w:r>
    </w:p>
    <w:p w:rsidR="00A871B7" w:rsidRPr="00A80EEF" w:rsidRDefault="00A871B7" w:rsidP="00A871B7">
      <w:pPr>
        <w:pStyle w:val="BodyA"/>
        <w:spacing w:line="360" w:lineRule="auto"/>
        <w:rPr>
          <w:rFonts w:asciiTheme="minorHAnsi" w:hAnsiTheme="minorHAnsi" w:cstheme="minorHAnsi"/>
          <w:color w:val="auto"/>
          <w:lang w:val="en-US"/>
        </w:rPr>
      </w:pPr>
      <w:r w:rsidRPr="00A80EEF">
        <w:rPr>
          <w:rFonts w:asciiTheme="minorHAnsi" w:hAnsiTheme="minorHAnsi" w:cstheme="minorHAnsi"/>
          <w:color w:val="auto"/>
          <w:highlight w:val="yellow"/>
          <w:lang w:val="en-US"/>
        </w:rPr>
        <w:t xml:space="preserve">Myeloid progenitors were isolated from the bone marrow of a mouse and immortalized by transduction with a retrovirus allowing conditional expression of the HoxB8 </w:t>
      </w:r>
      <w:proofErr w:type="spellStart"/>
      <w:r w:rsidRPr="00A80EEF">
        <w:rPr>
          <w:rFonts w:asciiTheme="minorHAnsi" w:hAnsiTheme="minorHAnsi" w:cstheme="minorHAnsi"/>
          <w:color w:val="auto"/>
          <w:highlight w:val="yellow"/>
          <w:lang w:val="en-US"/>
        </w:rPr>
        <w:t>homeobox</w:t>
      </w:r>
      <w:proofErr w:type="spellEnd"/>
      <w:r w:rsidRPr="00A80EEF">
        <w:rPr>
          <w:rFonts w:asciiTheme="minorHAnsi" w:hAnsiTheme="minorHAnsi" w:cstheme="minorHAnsi"/>
          <w:color w:val="auto"/>
          <w:highlight w:val="yellow"/>
          <w:lang w:val="en-US"/>
        </w:rPr>
        <w:t xml:space="preserve"> gene, as previously described </w:t>
      </w:r>
      <w:r w:rsidRPr="00A80EEF">
        <w:rPr>
          <w:rFonts w:asciiTheme="minorHAnsi" w:hAnsiTheme="minorHAnsi" w:cstheme="minorHAnsi"/>
          <w:color w:val="auto"/>
          <w:highlight w:val="yellow"/>
          <w:lang w:val="en-US"/>
        </w:rPr>
        <w:fldChar w:fldCharType="begin"/>
      </w:r>
      <w:r w:rsidRPr="00A80EEF">
        <w:rPr>
          <w:rFonts w:asciiTheme="minorHAnsi" w:hAnsiTheme="minorHAnsi" w:cstheme="minorHAnsi"/>
          <w:color w:val="auto"/>
          <w:highlight w:val="yellow"/>
          <w:lang w:val="en-US"/>
        </w:rPr>
        <w:instrText xml:space="preserve"> ADDIN ZOTERO_ITEM CSL_CITATION {"citationID":"Pz8ipLQG","properties":{"formattedCitation":"(Accarias et al., 2020)","plainCitation":"(Accarias et al., 2020)","noteIndex":0},"citationItems":[{"id":823,"uris":["http://zotero.org/users/3751677/items/ZSDSBXQ8"],"itemData":{"id":823,"type":"article-journal","abstract":"Tumor-associated macrophages (TAM) are detrimental in most cancers. Controlling their recruitment is thus potentially therapeutic. We showed that TAM perform the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with unlimited proliferative ability. The functionality of macrophages differentiated from ER-Hoxb8 progenitors was compared to bone marrow-derived macrophages (BMDM). They polarized into M1- and M2-orientated macrophages, generated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to provide a proof of concept. We observed impaired podosome formation and mesenchymal migration capacity, thus recapitulating the phenotype of BMDM isolated from Wasp-KO mice. Thus, we validate the use of Hoxb8-macrophages as a potent tool to investigate macrophage functionalities.","container-title":"Journal of Cell Science","DOI":"10.1242/jcs.236703","issue":"5","note":"publisher: Company of Biologists","page":"jcs236703","source":"HAL Archives Ouvertes","title":"Genetic engineering of hoxb8 immortalized hematopoietic progenitors: a potent tool to study macrophage tissue migration","title-short":"Genetic engineering of hoxb8 immortalized hematopoietic progenitors","volume":"133","author":[{"family":"Accarias","given":"Solene"},{"family":"Sanchez","given":"Thibaut"},{"family":"Labrousse","given":"Arnaud"},{"family":"Ben-Neji","given":"Myriam"},{"family":"Boyance","given":"Aurélien"},{"family":"Poincloux","given":"Renaud"},{"family":"Maridonneau-Parini","given":"Isabelle"},{"family":"Le Cabec","given":"Véronique"}],"issued":{"date-parts":[["2020"]]}}}],"schema":"https://github.com/citation-style-language/schema/raw/master/csl-citation.json"} </w:instrText>
      </w:r>
      <w:r w:rsidRPr="00A80EEF">
        <w:rPr>
          <w:rFonts w:asciiTheme="minorHAnsi" w:hAnsiTheme="minorHAnsi" w:cstheme="minorHAnsi"/>
          <w:color w:val="auto"/>
          <w:highlight w:val="yellow"/>
          <w:lang w:val="en-US"/>
        </w:rPr>
        <w:fldChar w:fldCharType="separate"/>
      </w:r>
      <w:r w:rsidRPr="00A80EEF">
        <w:rPr>
          <w:rFonts w:asciiTheme="minorHAnsi" w:hAnsiTheme="minorHAnsi" w:cstheme="minorHAnsi"/>
          <w:highlight w:val="yellow"/>
        </w:rPr>
        <w:t>(Verdys et al., 2024 ; Accarias et al., 2020)</w:t>
      </w:r>
      <w:r w:rsidRPr="00A80EEF">
        <w:rPr>
          <w:rFonts w:asciiTheme="minorHAnsi" w:hAnsiTheme="minorHAnsi" w:cstheme="minorHAnsi"/>
          <w:color w:val="auto"/>
          <w:highlight w:val="yellow"/>
          <w:lang w:val="en-US"/>
        </w:rPr>
        <w:fldChar w:fldCharType="end"/>
      </w:r>
      <w:r w:rsidRPr="00A80EEF">
        <w:rPr>
          <w:rFonts w:asciiTheme="minorHAnsi" w:hAnsiTheme="minorHAnsi" w:cstheme="minorHAnsi"/>
          <w:color w:val="auto"/>
          <w:highlight w:val="yellow"/>
          <w:lang w:val="en-US"/>
        </w:rPr>
        <w:t>.</w:t>
      </w:r>
      <w:r w:rsidRPr="00A80EEF">
        <w:rPr>
          <w:rFonts w:asciiTheme="minorHAnsi" w:hAnsiTheme="minorHAnsi" w:cstheme="minorHAnsi"/>
          <w:color w:val="auto"/>
          <w:lang w:val="en-US"/>
        </w:rPr>
        <w:t xml:space="preserve"> HoxB8 progenitors were then passaged every 2 days in myeloid medium [complete RPMI 1640 medium, supplemented with 20 ng/mL mouse GM-CSF (</w:t>
      </w:r>
      <w:proofErr w:type="spellStart"/>
      <w:r w:rsidRPr="00A80EEF">
        <w:rPr>
          <w:rFonts w:asciiTheme="minorHAnsi" w:hAnsiTheme="minorHAnsi" w:cstheme="minorHAnsi"/>
          <w:color w:val="auto"/>
          <w:lang w:val="en-US"/>
        </w:rPr>
        <w:t>Miltenyi</w:t>
      </w:r>
      <w:proofErr w:type="spellEnd"/>
      <w:r w:rsidRPr="00A80EEF">
        <w:rPr>
          <w:rFonts w:asciiTheme="minorHAnsi" w:hAnsiTheme="minorHAnsi" w:cstheme="minorHAnsi"/>
          <w:color w:val="auto"/>
          <w:lang w:val="en-US"/>
        </w:rPr>
        <w:t xml:space="preserve"> #130-095-739) and 0.5 </w:t>
      </w:r>
      <w:proofErr w:type="spellStart"/>
      <w:r w:rsidRPr="00A80EEF">
        <w:rPr>
          <w:rFonts w:asciiTheme="minorHAnsi" w:hAnsiTheme="minorHAnsi" w:cstheme="minorHAnsi"/>
          <w:color w:val="auto"/>
          <w:lang w:val="en-US"/>
        </w:rPr>
        <w:t>μM</w:t>
      </w:r>
      <w:proofErr w:type="spellEnd"/>
      <w:r w:rsidRPr="00A80EEF">
        <w:rPr>
          <w:rFonts w:asciiTheme="minorHAnsi" w:hAnsiTheme="minorHAnsi" w:cstheme="minorHAnsi"/>
          <w:color w:val="auto"/>
          <w:lang w:val="en-US"/>
        </w:rPr>
        <w:t xml:space="preserve"> β-estradiol (Sigma-Aldrich #E2758)]. To differentiate them in macrophages, progenitors were washed twice in PBS to remove estradiol from the medium, and 500,000 cells were plated in 6-well-plate in complete medium [complete RPMI 1640 medium (</w:t>
      </w:r>
      <w:proofErr w:type="spellStart"/>
      <w:r w:rsidRPr="00A80EEF">
        <w:rPr>
          <w:rFonts w:asciiTheme="minorHAnsi" w:hAnsiTheme="minorHAnsi" w:cstheme="minorHAnsi"/>
          <w:color w:val="auto"/>
          <w:lang w:val="en-US"/>
        </w:rPr>
        <w:t>Gibco</w:t>
      </w:r>
      <w:proofErr w:type="spellEnd"/>
      <w:r w:rsidRPr="00A80EEF">
        <w:rPr>
          <w:rFonts w:asciiTheme="minorHAnsi" w:hAnsiTheme="minorHAnsi" w:cstheme="minorHAnsi"/>
          <w:color w:val="auto"/>
          <w:lang w:val="en-US"/>
        </w:rPr>
        <w:t xml:space="preserve">)] containing 20 ng/mL of </w:t>
      </w:r>
      <w:proofErr w:type="spellStart"/>
      <w:r w:rsidRPr="00A80EEF">
        <w:rPr>
          <w:rFonts w:asciiTheme="minorHAnsi" w:hAnsiTheme="minorHAnsi" w:cstheme="minorHAnsi"/>
          <w:color w:val="auto"/>
          <w:lang w:val="en-US"/>
        </w:rPr>
        <w:t>mM</w:t>
      </w:r>
      <w:proofErr w:type="spellEnd"/>
      <w:r w:rsidRPr="00A80EEF">
        <w:rPr>
          <w:rFonts w:asciiTheme="minorHAnsi" w:hAnsiTheme="minorHAnsi" w:cstheme="minorHAnsi"/>
          <w:color w:val="auto"/>
          <w:lang w:val="en-US"/>
        </w:rPr>
        <w:t>-CSF.</w:t>
      </w:r>
    </w:p>
    <w:p w:rsidR="00A871B7" w:rsidRPr="00A80EEF" w:rsidRDefault="004C4485" w:rsidP="004C4485">
      <w:pPr>
        <w:pStyle w:val="Titre3"/>
        <w:rPr>
          <w:rFonts w:asciiTheme="minorHAnsi" w:hAnsiTheme="minorHAnsi" w:cstheme="minorHAnsi"/>
        </w:rPr>
      </w:pPr>
      <w:r w:rsidRPr="00A80EEF">
        <w:rPr>
          <w:rFonts w:asciiTheme="minorHAnsi" w:hAnsiTheme="minorHAnsi" w:cstheme="minorHAnsi"/>
        </w:rPr>
        <w:lastRenderedPageBreak/>
        <w:t xml:space="preserve">REWRITE / </w:t>
      </w:r>
      <w:r w:rsidR="00A871B7" w:rsidRPr="00A80EEF">
        <w:rPr>
          <w:rFonts w:asciiTheme="minorHAnsi" w:hAnsiTheme="minorHAnsi" w:cstheme="minorHAnsi"/>
        </w:rPr>
        <w:t>Transfection, transduction, and sequence analysis for the creation of single and triple-knockout in murine HoxB8 progenitors</w:t>
      </w:r>
    </w:p>
    <w:p w:rsidR="00A871B7" w:rsidRPr="00A80EEF" w:rsidRDefault="00A871B7" w:rsidP="00A871B7">
      <w:pPr>
        <w:pStyle w:val="BodyA"/>
        <w:spacing w:line="360" w:lineRule="auto"/>
        <w:rPr>
          <w:rFonts w:asciiTheme="minorHAnsi" w:hAnsiTheme="minorHAnsi" w:cstheme="minorHAnsi"/>
          <w:color w:val="auto"/>
          <w:lang w:val="en-US"/>
        </w:rPr>
      </w:pPr>
      <w:proofErr w:type="spellStart"/>
      <w:r w:rsidRPr="00A80EEF">
        <w:rPr>
          <w:rFonts w:asciiTheme="minorHAnsi" w:hAnsiTheme="minorHAnsi" w:cstheme="minorHAnsi"/>
          <w:color w:val="auto"/>
          <w:lang w:val="en-US"/>
        </w:rPr>
        <w:t>SgRNAs</w:t>
      </w:r>
      <w:proofErr w:type="spellEnd"/>
      <w:r w:rsidRPr="00A80EEF">
        <w:rPr>
          <w:rFonts w:asciiTheme="minorHAnsi" w:hAnsiTheme="minorHAnsi" w:cstheme="minorHAnsi"/>
          <w:color w:val="auto"/>
          <w:lang w:val="en-US"/>
        </w:rPr>
        <w:t xml:space="preserve"> used for knocking out ERM proteins were EZR, RDX and MSN. </w:t>
      </w:r>
    </w:p>
    <w:p w:rsidR="00A871B7" w:rsidRPr="00A80EEF" w:rsidRDefault="00A871B7" w:rsidP="00A871B7">
      <w:pPr>
        <w:pStyle w:val="BodyA"/>
        <w:spacing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For the triple ERM-knockout, all three </w:t>
      </w:r>
      <w:proofErr w:type="spellStart"/>
      <w:r w:rsidRPr="00A80EEF">
        <w:rPr>
          <w:rFonts w:asciiTheme="minorHAnsi" w:hAnsiTheme="minorHAnsi" w:cstheme="minorHAnsi"/>
          <w:color w:val="auto"/>
          <w:lang w:val="en-US"/>
        </w:rPr>
        <w:t>sgRNAs</w:t>
      </w:r>
      <w:proofErr w:type="spellEnd"/>
      <w:r w:rsidRPr="00A80EEF">
        <w:rPr>
          <w:rFonts w:asciiTheme="minorHAnsi" w:hAnsiTheme="minorHAnsi" w:cstheme="minorHAnsi"/>
          <w:color w:val="auto"/>
          <w:lang w:val="en-US"/>
        </w:rPr>
        <w:t xml:space="preserve"> were cloned on a same plasmid by golden gate assembly </w:t>
      </w:r>
      <w:r w:rsidRPr="00A80EEF">
        <w:rPr>
          <w:rFonts w:asciiTheme="minorHAnsi" w:hAnsiTheme="minorHAnsi" w:cstheme="minorHAnsi"/>
          <w:color w:val="auto"/>
          <w:lang w:val="en-US"/>
        </w:rPr>
        <w:fldChar w:fldCharType="begin"/>
      </w:r>
      <w:r w:rsidRPr="00A80EEF">
        <w:rPr>
          <w:rFonts w:asciiTheme="minorHAnsi" w:hAnsiTheme="minorHAnsi" w:cstheme="minorHAnsi"/>
          <w:color w:val="auto"/>
          <w:lang w:val="en-US"/>
        </w:rPr>
        <w:instrText xml:space="preserve"> ADDIN ZOTERO_ITEM CSL_CITATION {"citationID":"zGq679Mn","properties":{"formattedCitation":"(Kabadi et al., 2014)","plainCitation":"(Kabadi et al., 2014)","noteIndex":0},"citationItems":[{"id":1353,"uris":["http://zotero.org/users/3751677/items/JV6ZHG7T"],"itemData":{"id":1353,"type":"article-journal","abstract":"Engineered DNA-binding proteins that manipulate the human genome and transcriptome have enabled rapid advances in biomedical research. In particular, the RNA-guided CRISPR/Cas9 system has recently been engineered to create site-specific double-strand breaks for genome editing or to direct targeted transcriptional regulation. A unique capability of the CRISPR/Cas9 system is multiplex genome engineering by delivering a single Cas9 enzyme and two or more single guide RNAs (sgRNAs) targeted to distinct genomic sites. This approach can be used to simultaneously create multiple DNA breaks or to target multiple transcriptional activators to a single promoter for synergistic enhancement of gene induction. To address the need for uniform and sustained delivery of multiplex CRISPR/Cas9-based genome engineering tools, we developed a single lentiviral system to express a Cas9 variant, a reporter gene and up to four sgRNAs from independent RNA polymerase III promoters that are incorporated into the vector by a convenient Golden Gate cloning method. Each sgRNA is efficiently expressed and can mediate multiplex gene editing and sustained transcriptional activation in immortalized and primary human cells. This delivery system will be significant to enabling the potential of CRISPR/Cas9-based multiplex genome engineering in diverse cell types.","container-title":"Nucleic Acids Research","DOI":"10.1093/nar/gku749","ISSN":"0305-1048","issue":"19","journalAbbreviation":"Nucleic Acids Res","note":"PMID: 25122746\nPMCID: PMC4231726","page":"e147","source":"PubMed Central","title":"Multiplex CRISPR/Cas9-based genome engineering from a single lentiviral vector","volume":"42","author":[{"family":"Kabadi","given":"Ami M."},{"family":"Ousterout","given":"David G."},{"family":"Hilton","given":"Isaac B."},{"family":"Gersbach","given":"Charles A."}],"issued":{"date-parts":[["2014",10,29]]}}}],"schema":"https://github.com/citation-style-language/schema/raw/master/csl-citation.json"} </w:instrText>
      </w:r>
      <w:r w:rsidRPr="00A80EEF">
        <w:rPr>
          <w:rFonts w:asciiTheme="minorHAnsi" w:hAnsiTheme="minorHAnsi" w:cstheme="minorHAnsi"/>
          <w:color w:val="auto"/>
          <w:lang w:val="en-US"/>
        </w:rPr>
        <w:fldChar w:fldCharType="separate"/>
      </w:r>
      <w:r w:rsidRPr="00A80EEF">
        <w:rPr>
          <w:rFonts w:asciiTheme="minorHAnsi" w:hAnsiTheme="minorHAnsi" w:cstheme="minorHAnsi"/>
        </w:rPr>
        <w:t>(Kabadi et al., 2014)</w:t>
      </w:r>
      <w:r w:rsidRPr="00A80EEF">
        <w:rPr>
          <w:rFonts w:asciiTheme="minorHAnsi" w:hAnsiTheme="minorHAnsi" w:cstheme="minorHAnsi"/>
          <w:color w:val="auto"/>
          <w:lang w:val="en-US"/>
        </w:rPr>
        <w:fldChar w:fldCharType="end"/>
      </w:r>
      <w:r w:rsidRPr="00A80EEF">
        <w:rPr>
          <w:rFonts w:asciiTheme="minorHAnsi" w:hAnsiTheme="minorHAnsi" w:cstheme="minorHAnsi"/>
          <w:color w:val="auto"/>
          <w:lang w:val="en-US"/>
        </w:rPr>
        <w:t xml:space="preserve">. All intermediary plasmids containing respective </w:t>
      </w:r>
      <w:proofErr w:type="spellStart"/>
      <w:r w:rsidRPr="00A80EEF">
        <w:rPr>
          <w:rFonts w:asciiTheme="minorHAnsi" w:hAnsiTheme="minorHAnsi" w:cstheme="minorHAnsi"/>
          <w:color w:val="auto"/>
          <w:lang w:val="en-US"/>
        </w:rPr>
        <w:t>sgRNA</w:t>
      </w:r>
      <w:proofErr w:type="spellEnd"/>
      <w:r w:rsidRPr="00A80EEF">
        <w:rPr>
          <w:rFonts w:asciiTheme="minorHAnsi" w:hAnsiTheme="minorHAnsi" w:cstheme="minorHAnsi"/>
          <w:color w:val="auto"/>
          <w:lang w:val="en-US"/>
        </w:rPr>
        <w:t xml:space="preserve"> were then cloned into the final </w:t>
      </w:r>
      <w:proofErr w:type="spellStart"/>
      <w:r w:rsidRPr="00A80EEF">
        <w:rPr>
          <w:rFonts w:asciiTheme="minorHAnsi" w:hAnsiTheme="minorHAnsi" w:cstheme="minorHAnsi"/>
          <w:color w:val="auto"/>
          <w:lang w:val="en-US"/>
        </w:rPr>
        <w:t>pLV</w:t>
      </w:r>
      <w:proofErr w:type="spellEnd"/>
      <w:r w:rsidRPr="00A80EEF">
        <w:rPr>
          <w:rFonts w:asciiTheme="minorHAnsi" w:hAnsiTheme="minorHAnsi" w:cstheme="minorHAnsi"/>
          <w:color w:val="auto"/>
          <w:lang w:val="en-US"/>
        </w:rPr>
        <w:t xml:space="preserve"> hUbC-Cas9-T2A-GFP plasmid (</w:t>
      </w:r>
      <w:proofErr w:type="spellStart"/>
      <w:r w:rsidRPr="00A80EEF">
        <w:rPr>
          <w:rFonts w:asciiTheme="minorHAnsi" w:hAnsiTheme="minorHAnsi" w:cstheme="minorHAnsi"/>
          <w:color w:val="auto"/>
          <w:lang w:val="en-US"/>
        </w:rPr>
        <w:t>Addgene</w:t>
      </w:r>
      <w:proofErr w:type="spellEnd"/>
      <w:r w:rsidRPr="00A80EEF">
        <w:rPr>
          <w:rFonts w:asciiTheme="minorHAnsi" w:hAnsiTheme="minorHAnsi" w:cstheme="minorHAnsi"/>
          <w:color w:val="auto"/>
          <w:lang w:val="en-US"/>
        </w:rPr>
        <w:t xml:space="preserve"> #53190), where GFP was replaced by </w:t>
      </w:r>
      <w:proofErr w:type="spellStart"/>
      <w:r w:rsidRPr="00A80EEF">
        <w:rPr>
          <w:rFonts w:asciiTheme="minorHAnsi" w:hAnsiTheme="minorHAnsi" w:cstheme="minorHAnsi"/>
          <w:color w:val="auto"/>
          <w:lang w:val="en-US"/>
        </w:rPr>
        <w:t>puromycin</w:t>
      </w:r>
      <w:proofErr w:type="spellEnd"/>
      <w:r w:rsidRPr="00A80EEF">
        <w:rPr>
          <w:rFonts w:asciiTheme="minorHAnsi" w:hAnsiTheme="minorHAnsi" w:cstheme="minorHAnsi"/>
          <w:color w:val="auto"/>
          <w:lang w:val="en-US"/>
        </w:rPr>
        <w:t xml:space="preserve"> resistance. </w:t>
      </w:r>
    </w:p>
    <w:p w:rsidR="00A871B7" w:rsidRPr="00A80EEF" w:rsidRDefault="00A871B7" w:rsidP="00E10BF3">
      <w:pPr>
        <w:pStyle w:val="BodyA"/>
        <w:spacing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Then, 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 Briefly, HEK293T cells were co-transfected with </w:t>
      </w:r>
      <w:proofErr w:type="spellStart"/>
      <w:r w:rsidRPr="00A80EEF">
        <w:rPr>
          <w:rFonts w:asciiTheme="minorHAnsi" w:hAnsiTheme="minorHAnsi" w:cstheme="minorHAnsi"/>
          <w:color w:val="auto"/>
          <w:lang w:val="en-US"/>
        </w:rPr>
        <w:t>pMDL</w:t>
      </w:r>
      <w:proofErr w:type="spellEnd"/>
      <w:r w:rsidRPr="00A80EEF">
        <w:rPr>
          <w:rFonts w:asciiTheme="minorHAnsi" w:hAnsiTheme="minorHAnsi" w:cstheme="minorHAnsi"/>
          <w:color w:val="auto"/>
          <w:lang w:val="en-US"/>
        </w:rPr>
        <w:t xml:space="preserve"> (</w:t>
      </w:r>
      <w:proofErr w:type="spellStart"/>
      <w:r w:rsidRPr="00A80EEF">
        <w:rPr>
          <w:rFonts w:asciiTheme="minorHAnsi" w:hAnsiTheme="minorHAnsi" w:cstheme="minorHAnsi"/>
          <w:color w:val="auto"/>
          <w:lang w:val="en-US"/>
        </w:rPr>
        <w:t>Addgene</w:t>
      </w:r>
      <w:proofErr w:type="spellEnd"/>
      <w:r w:rsidRPr="00A80EEF">
        <w:rPr>
          <w:rFonts w:asciiTheme="minorHAnsi" w:hAnsiTheme="minorHAnsi" w:cstheme="minorHAnsi"/>
          <w:color w:val="auto"/>
          <w:lang w:val="en-US"/>
        </w:rPr>
        <w:t xml:space="preserve"> #12251), </w:t>
      </w:r>
      <w:proofErr w:type="spellStart"/>
      <w:r w:rsidRPr="00A80EEF">
        <w:rPr>
          <w:rFonts w:asciiTheme="minorHAnsi" w:hAnsiTheme="minorHAnsi" w:cstheme="minorHAnsi"/>
          <w:color w:val="auto"/>
          <w:lang w:val="en-US"/>
        </w:rPr>
        <w:t>pREV</w:t>
      </w:r>
      <w:proofErr w:type="spellEnd"/>
      <w:r w:rsidRPr="00A80EEF">
        <w:rPr>
          <w:rFonts w:asciiTheme="minorHAnsi" w:hAnsiTheme="minorHAnsi" w:cstheme="minorHAnsi"/>
          <w:color w:val="auto"/>
          <w:lang w:val="en-US"/>
        </w:rPr>
        <w:t xml:space="preserve"> (</w:t>
      </w:r>
      <w:proofErr w:type="spellStart"/>
      <w:r w:rsidRPr="00A80EEF">
        <w:rPr>
          <w:rFonts w:asciiTheme="minorHAnsi" w:hAnsiTheme="minorHAnsi" w:cstheme="minorHAnsi"/>
          <w:color w:val="auto"/>
          <w:lang w:val="en-US"/>
        </w:rPr>
        <w:t>Addgene</w:t>
      </w:r>
      <w:proofErr w:type="spellEnd"/>
      <w:r w:rsidRPr="00A80EEF">
        <w:rPr>
          <w:rFonts w:asciiTheme="minorHAnsi" w:hAnsiTheme="minorHAnsi" w:cstheme="minorHAnsi"/>
          <w:color w:val="auto"/>
          <w:lang w:val="en-US"/>
        </w:rPr>
        <w:t xml:space="preserve"> #12253), </w:t>
      </w:r>
      <w:proofErr w:type="spellStart"/>
      <w:r w:rsidRPr="00A80EEF">
        <w:rPr>
          <w:rFonts w:asciiTheme="minorHAnsi" w:hAnsiTheme="minorHAnsi" w:cstheme="minorHAnsi"/>
          <w:color w:val="auto"/>
          <w:lang w:val="en-US"/>
        </w:rPr>
        <w:t>pVSV</w:t>
      </w:r>
      <w:proofErr w:type="spellEnd"/>
      <w:r w:rsidRPr="00A80EEF">
        <w:rPr>
          <w:rFonts w:asciiTheme="minorHAnsi" w:hAnsiTheme="minorHAnsi" w:cstheme="minorHAnsi"/>
          <w:color w:val="auto"/>
          <w:lang w:val="en-US"/>
        </w:rPr>
        <w:t>-G (</w:t>
      </w:r>
      <w:proofErr w:type="spellStart"/>
      <w:r w:rsidRPr="00A80EEF">
        <w:rPr>
          <w:rFonts w:asciiTheme="minorHAnsi" w:hAnsiTheme="minorHAnsi" w:cstheme="minorHAnsi"/>
          <w:color w:val="auto"/>
          <w:lang w:val="en-US"/>
        </w:rPr>
        <w:t>Addgene</w:t>
      </w:r>
      <w:proofErr w:type="spellEnd"/>
      <w:r w:rsidRPr="00A80EEF">
        <w:rPr>
          <w:rFonts w:asciiTheme="minorHAnsi" w:hAnsiTheme="minorHAnsi" w:cstheme="minorHAnsi"/>
          <w:color w:val="auto"/>
          <w:lang w:val="en-US"/>
        </w:rPr>
        <w:t xml:space="preserve"> #12259) and specific </w:t>
      </w:r>
      <w:proofErr w:type="spellStart"/>
      <w:r w:rsidRPr="00A80EEF">
        <w:rPr>
          <w:rFonts w:asciiTheme="minorHAnsi" w:hAnsiTheme="minorHAnsi" w:cstheme="minorHAnsi"/>
          <w:color w:val="auto"/>
          <w:lang w:val="en-US"/>
        </w:rPr>
        <w:t>sgRNA</w:t>
      </w:r>
      <w:proofErr w:type="spellEnd"/>
      <w:r w:rsidRPr="00A80EEF">
        <w:rPr>
          <w:rFonts w:asciiTheme="minorHAnsi" w:hAnsiTheme="minorHAnsi" w:cstheme="minorHAnsi"/>
          <w:color w:val="auto"/>
          <w:lang w:val="en-US"/>
        </w:rPr>
        <w:t xml:space="preserve">-cloned plasmids using </w:t>
      </w:r>
      <w:proofErr w:type="spellStart"/>
      <w:r w:rsidRPr="00A80EEF">
        <w:rPr>
          <w:rFonts w:asciiTheme="minorHAnsi" w:hAnsiTheme="minorHAnsi" w:cstheme="minorHAnsi"/>
          <w:color w:val="auto"/>
          <w:lang w:val="en-US"/>
        </w:rPr>
        <w:t>Lipofectamine</w:t>
      </w:r>
      <w:proofErr w:type="spellEnd"/>
      <w:r w:rsidRPr="00A80EEF">
        <w:rPr>
          <w:rFonts w:asciiTheme="minorHAnsi" w:hAnsiTheme="minorHAnsi" w:cstheme="minorHAnsi"/>
          <w:color w:val="auto"/>
          <w:lang w:val="en-US"/>
        </w:rPr>
        <w:t xml:space="preserve"> 3000 and </w:t>
      </w:r>
      <w:proofErr w:type="spellStart"/>
      <w:r w:rsidRPr="00A80EEF">
        <w:rPr>
          <w:rFonts w:asciiTheme="minorHAnsi" w:hAnsiTheme="minorHAnsi" w:cstheme="minorHAnsi"/>
          <w:color w:val="auto"/>
          <w:lang w:val="en-US"/>
        </w:rPr>
        <w:t>OptiMEM</w:t>
      </w:r>
      <w:proofErr w:type="spellEnd"/>
      <w:r w:rsidRPr="00A80EEF">
        <w:rPr>
          <w:rFonts w:asciiTheme="minorHAnsi" w:hAnsiTheme="minorHAnsi" w:cstheme="minorHAnsi"/>
          <w:color w:val="auto"/>
          <w:lang w:val="en-US"/>
        </w:rPr>
        <w:t xml:space="preserve"> according to manufacturer’s guidelines to generate lentiviral particles for transduction into Cas9-expressing HoxB8 progenitors. Then, 2×10</w:t>
      </w:r>
      <w:r w:rsidRPr="00A80EEF">
        <w:rPr>
          <w:rFonts w:asciiTheme="minorHAnsi" w:hAnsiTheme="minorHAnsi" w:cstheme="minorHAnsi"/>
          <w:color w:val="auto"/>
          <w:vertAlign w:val="superscript"/>
          <w:lang w:val="en-US"/>
        </w:rPr>
        <w:t>5</w:t>
      </w:r>
      <w:r w:rsidRPr="00A80EEF">
        <w:rPr>
          <w:rFonts w:asciiTheme="minorHAnsi" w:hAnsiTheme="minorHAnsi" w:cstheme="minorHAnsi"/>
          <w:color w:val="auto"/>
          <w:lang w:val="en-US"/>
        </w:rPr>
        <w:t xml:space="preserve"> HoxB8 progenitors were transduced with viral particles and </w:t>
      </w:r>
      <w:proofErr w:type="spellStart"/>
      <w:r w:rsidRPr="00A80EEF">
        <w:rPr>
          <w:rFonts w:asciiTheme="minorHAnsi" w:hAnsiTheme="minorHAnsi" w:cstheme="minorHAnsi"/>
          <w:color w:val="auto"/>
          <w:lang w:val="en-US"/>
        </w:rPr>
        <w:t>Lentiblast</w:t>
      </w:r>
      <w:proofErr w:type="spellEnd"/>
      <w:r w:rsidRPr="00A80EEF">
        <w:rPr>
          <w:rFonts w:asciiTheme="minorHAnsi" w:hAnsiTheme="minorHAnsi" w:cstheme="minorHAnsi"/>
          <w:color w:val="auto"/>
          <w:lang w:val="en-US"/>
        </w:rPr>
        <w:t xml:space="preserve"> Premium (OZ Biosciences). After 24h, transduced cells were selected with 10 µg/mL of </w:t>
      </w:r>
      <w:proofErr w:type="spellStart"/>
      <w:r w:rsidRPr="00A80EEF">
        <w:rPr>
          <w:rFonts w:asciiTheme="minorHAnsi" w:hAnsiTheme="minorHAnsi" w:cstheme="minorHAnsi"/>
          <w:color w:val="auto"/>
          <w:lang w:val="en-US"/>
        </w:rPr>
        <w:t>puromycin</w:t>
      </w:r>
      <w:proofErr w:type="spellEnd"/>
      <w:r w:rsidRPr="00A80EEF">
        <w:rPr>
          <w:rFonts w:asciiTheme="minorHAnsi" w:hAnsiTheme="minorHAnsi" w:cstheme="minorHAnsi"/>
          <w:color w:val="auto"/>
          <w:lang w:val="en-US"/>
        </w:rPr>
        <w:t xml:space="preserve"> (</w:t>
      </w:r>
      <w:proofErr w:type="spellStart"/>
      <w:r w:rsidRPr="00A80EEF">
        <w:rPr>
          <w:rFonts w:asciiTheme="minorHAnsi" w:hAnsiTheme="minorHAnsi" w:cstheme="minorHAnsi"/>
          <w:color w:val="auto"/>
          <w:lang w:val="en-US"/>
        </w:rPr>
        <w:t>Invivogen</w:t>
      </w:r>
      <w:proofErr w:type="spellEnd"/>
      <w:r w:rsidRPr="00A80EEF">
        <w:rPr>
          <w:rFonts w:asciiTheme="minorHAnsi" w:hAnsiTheme="minorHAnsi" w:cstheme="minorHAnsi"/>
          <w:color w:val="auto"/>
          <w:lang w:val="en-US"/>
        </w:rPr>
        <w:t xml:space="preserve">) for 2 days and validated by immunoblotting. A clonal amplification was performed by single cell sorting and clones were screened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absence of expression by flow cytometry. Immunoblotting with respective ERM antibodies confirmed the depletion of the three ERM proteins in three independent clones (</w:t>
      </w:r>
      <w:proofErr w:type="gramStart"/>
      <w:r w:rsidRPr="00A80EEF">
        <w:rPr>
          <w:rFonts w:asciiTheme="minorHAnsi" w:hAnsiTheme="minorHAnsi" w:cstheme="minorHAnsi"/>
          <w:color w:val="auto"/>
          <w:lang w:val="en-US"/>
        </w:rPr>
        <w:t>tKO#</w:t>
      </w:r>
      <w:proofErr w:type="gramEnd"/>
      <w:r w:rsidRPr="00A80EEF">
        <w:rPr>
          <w:rFonts w:asciiTheme="minorHAnsi" w:hAnsiTheme="minorHAnsi" w:cstheme="minorHAnsi"/>
          <w:color w:val="auto"/>
          <w:lang w:val="en-US"/>
        </w:rPr>
        <w:t xml:space="preserve">1, tKO#2, tKO#3). </w:t>
      </w:r>
    </w:p>
    <w:p w:rsidR="00BF3560" w:rsidRPr="00A80EEF" w:rsidRDefault="00E10BF3" w:rsidP="004C4485">
      <w:pPr>
        <w:pStyle w:val="Titre3"/>
        <w:rPr>
          <w:rFonts w:asciiTheme="minorHAnsi" w:hAnsiTheme="minorHAnsi" w:cstheme="minorHAnsi"/>
        </w:rPr>
      </w:pPr>
      <w:r w:rsidRPr="00A80EEF">
        <w:rPr>
          <w:rFonts w:asciiTheme="minorHAnsi" w:hAnsiTheme="minorHAnsi" w:cstheme="minorHAnsi"/>
        </w:rPr>
        <w:t xml:space="preserve">QUESTIONS FOR PV / </w:t>
      </w:r>
      <w:r w:rsidR="00BF3560" w:rsidRPr="00A80EEF">
        <w:rPr>
          <w:rFonts w:asciiTheme="minorHAnsi" w:hAnsiTheme="minorHAnsi" w:cstheme="minorHAnsi"/>
        </w:rPr>
        <w:t>Cell preparation methods (in our lab)</w:t>
      </w:r>
      <w:r w:rsidR="00A871B7" w:rsidRPr="00A80EEF">
        <w:rPr>
          <w:rFonts w:asciiTheme="minorHAnsi" w:hAnsiTheme="minorHAnsi" w:cstheme="minorHAnsi"/>
        </w:rPr>
        <w:t>:</w:t>
      </w:r>
    </w:p>
    <w:p w:rsidR="00A871B7" w:rsidRPr="00A80EEF" w:rsidRDefault="00A871B7" w:rsidP="00A871B7">
      <w:pPr>
        <w:pStyle w:val="Paragraphedeliste"/>
        <w:numPr>
          <w:ilvl w:val="0"/>
          <w:numId w:val="17"/>
        </w:numPr>
        <w:spacing w:line="360" w:lineRule="auto"/>
        <w:rPr>
          <w:rFonts w:cstheme="minorHAnsi"/>
        </w:rPr>
      </w:pPr>
      <w:r w:rsidRPr="00A80EEF">
        <w:rPr>
          <w:rFonts w:cstheme="minorHAnsi"/>
        </w:rPr>
        <w:t xml:space="preserve">How many days after </w:t>
      </w:r>
      <w:proofErr w:type="spellStart"/>
      <w:r w:rsidRPr="00A80EEF">
        <w:rPr>
          <w:rFonts w:cstheme="minorHAnsi"/>
        </w:rPr>
        <w:t>differenciation</w:t>
      </w:r>
      <w:proofErr w:type="spellEnd"/>
      <w:r w:rsidRPr="00A80EEF">
        <w:rPr>
          <w:rFonts w:cstheme="minorHAnsi"/>
        </w:rPr>
        <w:t>?</w:t>
      </w:r>
    </w:p>
    <w:p w:rsidR="00A871B7" w:rsidRPr="00A80EEF" w:rsidRDefault="004C4485" w:rsidP="00A871B7">
      <w:pPr>
        <w:pStyle w:val="Paragraphedeliste"/>
        <w:numPr>
          <w:ilvl w:val="0"/>
          <w:numId w:val="17"/>
        </w:numPr>
        <w:spacing w:line="360" w:lineRule="auto"/>
        <w:rPr>
          <w:rFonts w:cstheme="minorHAnsi"/>
        </w:rPr>
      </w:pPr>
      <w:r w:rsidRPr="00A80EEF">
        <w:rPr>
          <w:rFonts w:cstheme="minorHAnsi"/>
        </w:rPr>
        <w:t>Plating concentration and specific handling</w:t>
      </w:r>
    </w:p>
    <w:p w:rsidR="00A871B7" w:rsidRPr="00A80EEF" w:rsidRDefault="00A871B7" w:rsidP="00BF3560">
      <w:pPr>
        <w:spacing w:line="360" w:lineRule="auto"/>
        <w:rPr>
          <w:rFonts w:cstheme="minorHAnsi"/>
        </w:rPr>
      </w:pPr>
    </w:p>
    <w:p w:rsidR="00E94829" w:rsidRPr="00A80EEF" w:rsidRDefault="00E94829" w:rsidP="00A73760">
      <w:pPr>
        <w:pStyle w:val="Titre2"/>
        <w:spacing w:line="360" w:lineRule="auto"/>
        <w:rPr>
          <w:rFonts w:asciiTheme="minorHAnsi" w:hAnsiTheme="minorHAnsi" w:cstheme="minorHAnsi"/>
        </w:rPr>
      </w:pPr>
      <w:bookmarkStart w:id="5" w:name="_Toc166245707"/>
      <w:r w:rsidRPr="00A80EEF">
        <w:rPr>
          <w:rFonts w:asciiTheme="minorHAnsi" w:hAnsiTheme="minorHAnsi" w:cstheme="minorHAnsi"/>
        </w:rPr>
        <w:t>Cell line</w:t>
      </w:r>
      <w:bookmarkEnd w:id="5"/>
      <w:r w:rsidR="00A73760" w:rsidRPr="00A80EEF">
        <w:rPr>
          <w:rFonts w:asciiTheme="minorHAnsi" w:hAnsiTheme="minorHAnsi" w:cstheme="minorHAnsi"/>
        </w:rPr>
        <w:t>s conservation</w:t>
      </w:r>
    </w:p>
    <w:p w:rsidR="00E94829" w:rsidRPr="00E94829" w:rsidRDefault="00E94829" w:rsidP="00A73760">
      <w:pPr>
        <w:spacing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Pr="00A80EEF">
        <w:rPr>
          <w:rFonts w:cstheme="minorHAnsi"/>
        </w:rPr>
        <w:t xml:space="preserve"> of a mix of fetal calf serum (50%), </w:t>
      </w:r>
      <w:proofErr w:type="gramStart"/>
      <w:r w:rsidRPr="00A80EEF">
        <w:rPr>
          <w:rFonts w:cstheme="minorHAnsi"/>
        </w:rPr>
        <w:t>culture</w:t>
      </w:r>
      <w:proofErr w:type="gramEnd"/>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A73760">
      <w:pPr>
        <w:spacing w:line="360" w:lineRule="auto"/>
      </w:pPr>
      <w:r>
        <w:br w:type="page"/>
      </w:r>
    </w:p>
    <w:p w:rsidR="00667EBE" w:rsidRDefault="00667EBE">
      <w:r>
        <w:lastRenderedPageBreak/>
        <w:br w:type="page"/>
      </w:r>
    </w:p>
    <w:p w:rsidR="00667EBE" w:rsidRDefault="00667EBE" w:rsidP="00A73760">
      <w:pPr>
        <w:spacing w:line="360" w:lineRule="auto"/>
      </w:pPr>
    </w:p>
    <w:p w:rsidR="00C36399" w:rsidRDefault="00134A2A" w:rsidP="00A73760">
      <w:pPr>
        <w:pStyle w:val="Titre1"/>
        <w:spacing w:line="360" w:lineRule="auto"/>
      </w:pPr>
      <w:bookmarkStart w:id="6" w:name="_Toc166245708"/>
      <w:proofErr w:type="spellStart"/>
      <w:r>
        <w:t>LifeAct</w:t>
      </w:r>
      <w:proofErr w:type="spellEnd"/>
      <w:r>
        <w:t>-EGFP</w:t>
      </w:r>
      <w:r w:rsidR="00B97399">
        <w:t xml:space="preserve"> </w:t>
      </w:r>
      <w:r w:rsidR="00C36399">
        <w:t>Trans</w:t>
      </w:r>
      <w:r w:rsidR="00B97399">
        <w:t>du</w:t>
      </w:r>
      <w:r w:rsidR="00C36399">
        <w:t>ction</w:t>
      </w:r>
      <w:bookmarkEnd w:id="6"/>
    </w:p>
    <w:p w:rsidR="00B97399" w:rsidRDefault="00B97399" w:rsidP="00A73760">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B97399" w:rsidP="00A73760">
      <w:pPr>
        <w:spacing w:after="120" w:line="360" w:lineRule="auto"/>
      </w:pPr>
      <w:r>
        <w:t xml:space="preserve">I prepared a mix of </w:t>
      </w:r>
      <w:r w:rsidR="00A80EEF">
        <w:t xml:space="preserve">200 µL of </w:t>
      </w:r>
      <w:proofErr w:type="spellStart"/>
      <w:r>
        <w:t>OptiMEM</w:t>
      </w:r>
      <w:proofErr w:type="spellEnd"/>
      <w:r>
        <w:t xml:space="preserve"> (</w:t>
      </w:r>
      <w:proofErr w:type="spellStart"/>
      <w:r>
        <w:t>Thermofischer</w:t>
      </w:r>
      <w:proofErr w:type="spellEnd"/>
      <w:r>
        <w:t xml:space="preserve">), </w:t>
      </w:r>
      <w:r w:rsidR="00A80EEF">
        <w:t xml:space="preserve">4 µL of </w:t>
      </w:r>
      <w:proofErr w:type="spellStart"/>
      <w:r>
        <w:t>Lipofectamin</w:t>
      </w:r>
      <w:proofErr w:type="spellEnd"/>
      <w:r>
        <w:t xml:space="preserve"> 2000 (</w:t>
      </w:r>
      <w:proofErr w:type="spellStart"/>
      <w:r>
        <w:t>Thermofischer</w:t>
      </w:r>
      <w:proofErr w:type="spellEnd"/>
      <w:r>
        <w:t xml:space="preserve">) and </w:t>
      </w:r>
      <w:r w:rsidR="00A80EEF">
        <w:t xml:space="preserve">2 µg of </w:t>
      </w:r>
      <w:r w:rsidR="00440CD2">
        <w:t>DNA, which include:</w:t>
      </w:r>
    </w:p>
    <w:p w:rsidR="00440CD2" w:rsidRPr="00E9556F" w:rsidRDefault="00440CD2" w:rsidP="00440CD2">
      <w:pPr>
        <w:spacing w:after="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440CD2">
      <w:pPr>
        <w:spacing w:after="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440CD2">
      <w:pPr>
        <w:spacing w:after="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A73760">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A73760">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A73760">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A73760">
      <w:pPr>
        <w:spacing w:line="360" w:lineRule="auto"/>
      </w:pPr>
    </w:p>
    <w:p w:rsidR="00575B54" w:rsidRDefault="00575B54" w:rsidP="00A73760">
      <w:pPr>
        <w:spacing w:line="360" w:lineRule="auto"/>
      </w:pPr>
      <w:r>
        <w:br w:type="page"/>
      </w:r>
    </w:p>
    <w:p w:rsidR="00C36399" w:rsidRDefault="00C36399" w:rsidP="00A73760">
      <w:pPr>
        <w:pStyle w:val="Titre1"/>
        <w:spacing w:line="360" w:lineRule="auto"/>
      </w:pPr>
      <w:bookmarkStart w:id="7" w:name="_Toc166245709"/>
      <w:r>
        <w:lastRenderedPageBreak/>
        <w:t>Micro-pattern</w:t>
      </w:r>
      <w:r w:rsidR="00684B5F">
        <w:t>ed Chambers</w:t>
      </w:r>
      <w:bookmarkEnd w:id="7"/>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32166E">
            <w:pPr>
              <w:spacing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32166E">
            <w:pPr>
              <w:spacing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32166E">
            <w:pPr>
              <w:spacing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32166E">
            <w:pPr>
              <w:spacing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32166E">
            <w:pPr>
              <w:spacing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A73760">
      <w:pPr>
        <w:spacing w:line="360" w:lineRule="auto"/>
      </w:pPr>
    </w:p>
    <w:p w:rsidR="00855D37" w:rsidRDefault="00855D37" w:rsidP="00A73760">
      <w:pPr>
        <w:spacing w:line="360" w:lineRule="auto"/>
        <w:rPr>
          <w:b/>
        </w:rPr>
      </w:pPr>
      <w:r>
        <w:rPr>
          <w:b/>
        </w:rPr>
        <w:t xml:space="preserve">Photomask design.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A73760">
      <w:pPr>
        <w:spacing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A73760">
      <w:pPr>
        <w:spacing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proofErr w:type="spellStart"/>
      <w:r>
        <w:rPr>
          <w:rFonts w:eastAsia="Times New Roman" w:cstheme="minorHAnsi"/>
          <w:bCs/>
          <w:color w:val="343A40"/>
        </w:rPr>
        <w:t>Hepes</w:t>
      </w:r>
      <w:proofErr w:type="spellEnd"/>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A73760">
      <w:pPr>
        <w:spacing w:line="360" w:lineRule="auto"/>
        <w:rPr>
          <w:rFonts w:eastAsia="Times New Roman" w:cstheme="minorHAnsi"/>
          <w:bCs/>
          <w:color w:val="343A40"/>
        </w:rPr>
      </w:pPr>
      <w:proofErr w:type="spellStart"/>
      <w:r w:rsidRPr="00981AC9">
        <w:rPr>
          <w:rFonts w:eastAsia="Times New Roman" w:cstheme="minorHAnsi"/>
          <w:b/>
          <w:bCs/>
          <w:color w:val="343A40"/>
        </w:rPr>
        <w:lastRenderedPageBreak/>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A73760">
      <w:pPr>
        <w:spacing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A73760">
      <w:pPr>
        <w:spacing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A73760">
      <w:pPr>
        <w:spacing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A73760">
      <w:pPr>
        <w:pStyle w:val="Titre1"/>
        <w:tabs>
          <w:tab w:val="left" w:pos="2268"/>
        </w:tabs>
        <w:spacing w:line="360" w:lineRule="auto"/>
      </w:pPr>
      <w:bookmarkStart w:id="8" w:name="_Toc166245710"/>
      <w:r>
        <w:lastRenderedPageBreak/>
        <w:t xml:space="preserve">Magnetic </w:t>
      </w:r>
      <w:r w:rsidR="00C36399">
        <w:t xml:space="preserve">Beads </w:t>
      </w:r>
      <w:bookmarkEnd w:id="8"/>
      <w:r w:rsidR="00133D43">
        <w:t>properties</w:t>
      </w:r>
    </w:p>
    <w:p w:rsidR="00CB7390" w:rsidRDefault="00CB7390" w:rsidP="00A73760">
      <w:pPr>
        <w:pStyle w:val="Titre2"/>
        <w:spacing w:line="360" w:lineRule="auto"/>
      </w:pPr>
      <w:bookmarkStart w:id="9" w:name="_Toc166245711"/>
      <w:r>
        <w:t>Choice of the magnetic bead type</w:t>
      </w:r>
      <w:bookmarkEnd w:id="9"/>
    </w:p>
    <w:p w:rsidR="00FD4423" w:rsidRPr="00994775" w:rsidRDefault="00FD4423" w:rsidP="00A73760">
      <w:pPr>
        <w:spacing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 in particular is key: they need to be big enough to generate a sufficient dipolar force and for their position to be accurately determined with bright field microscopy. We have identified the M-450 Epoxy </w:t>
      </w:r>
      <w:proofErr w:type="spellStart"/>
      <w:r w:rsidRPr="00994775">
        <w:t>Dynabeads</w:t>
      </w:r>
      <w:proofErr w:type="spellEnd"/>
      <w:r w:rsidRPr="00994775">
        <w:t xml:space="preserve"> (</w:t>
      </w:r>
      <w:proofErr w:type="spellStart"/>
      <w:r w:rsidRPr="00994775">
        <w:t>Dynal</w:t>
      </w:r>
      <w:proofErr w:type="spell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A73760">
      <w:pPr>
        <w:pStyle w:val="Paragraphedeliste"/>
        <w:numPr>
          <w:ilvl w:val="0"/>
          <w:numId w:val="4"/>
        </w:numPr>
        <w:spacing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Because the average diameter varies from batch to batch, </w:t>
      </w:r>
    </w:p>
    <w:p w:rsidR="00FD4423" w:rsidRPr="00994775" w:rsidRDefault="00FD4423" w:rsidP="00A73760">
      <w:pPr>
        <w:pStyle w:val="Paragraphedeliste"/>
        <w:numPr>
          <w:ilvl w:val="0"/>
          <w:numId w:val="4"/>
        </w:numPr>
        <w:spacing w:line="360" w:lineRule="auto"/>
      </w:pPr>
      <w:r w:rsidRPr="00994775">
        <w:t xml:space="preserve">M-450 possess one of the highest density of magnetic particles </w:t>
      </w:r>
      <w:r w:rsidRPr="00994775">
        <w:fldChar w:fldCharType="begin"/>
      </w:r>
      <w:r>
        <w:instrText xml:space="preserve"> ADDIN ZOTERO_ITEM CSL_CITATION {"citationID":"zFBeHmSv","properties":{"formattedCitation":"[12]","plainCitation":"[12]","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Pr="0059200B">
        <w:rPr>
          <w:rFonts w:ascii="Calibri" w:hAnsi="Calibri" w:cs="Calibri"/>
        </w:rPr>
        <w:t>[12]</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A73760">
      <w:pPr>
        <w:pStyle w:val="Paragraphedeliste"/>
        <w:numPr>
          <w:ilvl w:val="0"/>
          <w:numId w:val="4"/>
        </w:numPr>
        <w:spacing w:line="360" w:lineRule="auto"/>
      </w:pPr>
      <w:r w:rsidRPr="00994775">
        <w:t xml:space="preserve">Optical properties: when observed under transmitted bright light illumination at high magnification, an intense light spot forms below the bead center (Fig. 5C).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A73760">
      <w:pPr>
        <w:pStyle w:val="Paragraphedeliste"/>
        <w:numPr>
          <w:ilvl w:val="0"/>
          <w:numId w:val="4"/>
        </w:numPr>
        <w:spacing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133D43">
      <w:pPr>
        <w:spacing w:line="360" w:lineRule="auto"/>
      </w:pPr>
      <w:r w:rsidRPr="00994775">
        <w:t>This technique have also been performed successfully using M-270</w:t>
      </w:r>
      <w:r>
        <w:t xml:space="preserve"> beads</w:t>
      </w:r>
      <w:r w:rsidRPr="00994775">
        <w:t xml:space="preserve">, which are smaller (typical diameter: 2.7 µm) and magnetize less strongly. The method did not work when attempted with </w:t>
      </w:r>
      <w:proofErr w:type="spellStart"/>
      <w:r w:rsidRPr="00994775">
        <w:t>MyOne</w:t>
      </w:r>
      <w:proofErr w:type="spellEnd"/>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DB6DF7">
      <w:pPr>
        <w:pStyle w:val="Titre2"/>
      </w:pPr>
      <w:r>
        <w:t xml:space="preserve">Tracking </w:t>
      </w:r>
      <w:r>
        <w:t>in 3D</w:t>
      </w:r>
    </w:p>
    <w:p w:rsidR="00DB6DF7" w:rsidRDefault="00DB6DF7" w:rsidP="00DB6DF7">
      <w:pPr>
        <w:spacing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w:t>
      </w:r>
      <w:r w:rsidRPr="00994775">
        <w:lastRenderedPageBreak/>
        <w:t xml:space="preserve">overcomes the diffraction limit: the precision of their localization in </w:t>
      </w:r>
      <w:r>
        <w:t>the XY place</w:t>
      </w:r>
      <w:r w:rsidRPr="00994775">
        <w:t xml:space="preserve"> is 2 nm </w:t>
      </w:r>
      <w:r>
        <w:fldChar w:fldCharType="begin"/>
      </w:r>
      <w:r>
        <w:instrText xml:space="preserve"> ADDIN ZOTERO_ITEM CSL_CITATION {"citationID":"Q0Dm58Al","properties":{"formattedCitation":"[8, 13]","plainCitation":"[8, 13]","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Pr="00E7190E">
        <w:rPr>
          <w:rFonts w:ascii="Calibri" w:hAnsi="Calibri" w:cs="Calibri"/>
        </w:rPr>
        <w:t>[8, 13]</w:t>
      </w:r>
      <w:r>
        <w:fldChar w:fldCharType="end"/>
      </w:r>
      <w:r w:rsidRPr="00994775">
        <w:t xml:space="preserve">. </w:t>
      </w:r>
      <w:r>
        <w:t>In practice, this detection of the center in 2D is a very simple ImageJ routine (see Mat. &amp; Meth).</w:t>
      </w:r>
    </w:p>
    <w:p w:rsidR="00DB6DF7" w:rsidRDefault="00DB6DF7" w:rsidP="00DB6DF7">
      <w:pPr>
        <w:spacing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o Machine Learning here ye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beads where they are in the </w:t>
      </w:r>
      <w:proofErr w:type="spellStart"/>
      <w:r w:rsidR="001C3714">
        <w:t>depthograph</w:t>
      </w:r>
      <w:proofErr w:type="spellEnd"/>
      <w:r w:rsidR="001C3714">
        <w:t>, we know their relative positions along the z-axis.</w:t>
      </w:r>
    </w:p>
    <w:p w:rsidR="001C3714" w:rsidRDefault="001C3714" w:rsidP="00DB6DF7">
      <w:pPr>
        <w:spacing w:line="360" w:lineRule="auto"/>
      </w:pPr>
      <w:r>
        <w:t xml:space="preserve">To make </w:t>
      </w:r>
      <w:proofErr w:type="spellStart"/>
      <w:r>
        <w:t>depthographs</w:t>
      </w:r>
      <w:proofErr w:type="spellEnd"/>
      <w:r>
        <w:t xml:space="preserve">, we take Z-stacks of beads (401 images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DB6DF7">
      <w:pPr>
        <w:spacing w:line="360" w:lineRule="auto"/>
      </w:pPr>
      <w:r>
        <w:t>Then, to localize beads</w:t>
      </w:r>
      <w:r w:rsidR="00000975">
        <w:t xml:space="preserve"> in a frame of a time-lapse, we detect their centers in XY using the method described above. For each bead, we proceed as before, </w:t>
      </w:r>
      <w:r w:rsidR="00000975">
        <w:t>draw</w:t>
      </w:r>
      <w:r w:rsidR="00000975">
        <w:t>ing</w:t>
      </w:r>
      <w:r w:rsidR="00000975">
        <w:t xml:space="preserve"> a vertical line passing by the center of the bead, and </w:t>
      </w:r>
      <w:r w:rsidR="00000975">
        <w:t>taking</w:t>
      </w:r>
      <w:r w:rsidR="00000975">
        <w:t xml:space="preserve"> the pixel intensity profile along this line</w:t>
      </w:r>
      <w:r w:rsidR="00000975">
        <w:t xml:space="preserve">. </w:t>
      </w:r>
      <w:r w:rsidR="00485653">
        <w:t>This</w:t>
      </w:r>
      <w:r w:rsidR="00000975">
        <w:t xml:space="preserve"> profile is compared to the </w:t>
      </w:r>
      <w:proofErr w:type="spellStart"/>
      <w:r w:rsidR="00000975">
        <w:t>depthograph</w:t>
      </w:r>
      <w:proofErr w:type="spellEnd"/>
      <w:r w:rsidR="00000975">
        <w:t xml:space="preserve"> to find </w:t>
      </w:r>
      <w:r w:rsidR="00485653">
        <w:t xml:space="preserve">the best matching position, which is the line of the </w:t>
      </w:r>
      <w:proofErr w:type="spellStart"/>
      <w:r w:rsidR="00485653">
        <w:t>depthograph</w:t>
      </w:r>
      <w:proofErr w:type="spellEnd"/>
      <w:r w:rsidR="00485653">
        <w:t xml:space="preserve"> that minimizes the L2-distance to the profile (see mat. &amp; meth). Doing so for each bead of the frame allow us to find their relative positions along z, using the </w:t>
      </w:r>
      <w:proofErr w:type="spellStart"/>
      <w:r w:rsidR="00485653">
        <w:t>depthograph</w:t>
      </w:r>
      <w:proofErr w:type="spellEnd"/>
      <w:r w:rsidR="00485653">
        <w:t xml:space="preserve"> as a common reference.</w:t>
      </w:r>
    </w:p>
    <w:p w:rsidR="00485653" w:rsidRDefault="00485653" w:rsidP="00DB6DF7">
      <w:pPr>
        <w:spacing w:line="360" w:lineRule="auto"/>
      </w:pPr>
      <w:r>
        <w:t xml:space="preserve">In practice, we use this algorithm on the 2 beads pinching the cortex of a cell. In each frame of the </w:t>
      </w:r>
      <w:proofErr w:type="spellStart"/>
      <w:r>
        <w:t>timelapse</w:t>
      </w:r>
      <w:proofErr w:type="spellEnd"/>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485653">
      <w:pPr>
        <w:spacing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485653">
      <w:pPr>
        <w:spacing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MORE DETAILS.</w:t>
      </w:r>
    </w:p>
    <w:p w:rsidR="00DB6DF7" w:rsidRDefault="00DB6DF7" w:rsidP="00133D43">
      <w:pPr>
        <w:spacing w:line="360" w:lineRule="auto"/>
      </w:pPr>
    </w:p>
    <w:p w:rsidR="00E7190E" w:rsidRPr="00E7190E" w:rsidRDefault="000A3CC7" w:rsidP="00133D43">
      <w:pPr>
        <w:pStyle w:val="Titre2"/>
      </w:pPr>
      <w:r>
        <w:lastRenderedPageBreak/>
        <w:t xml:space="preserve">Magnetization, magnetic moment and </w:t>
      </w:r>
      <w:r>
        <w:t>magnetic</w:t>
      </w:r>
      <w:r>
        <w:t xml:space="preserve"> force</w:t>
      </w:r>
    </w:p>
    <w:p w:rsidR="00FD4423" w:rsidRDefault="00FD4423" w:rsidP="00A73760">
      <w:pPr>
        <w:spacing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T</w:t>
      </w:r>
      <w:proofErr w:type="spellEnd"/>
      <w:r w:rsidR="002A046E">
        <w:rPr>
          <w:rFonts w:eastAsiaTheme="minorEastAsia"/>
        </w:rPr>
        <w:t xml:space="preserve">) is known from the literature [Ref]. 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A73760">
      <w:pPr>
        <w:spacing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A73760">
      <w:pPr>
        <w:spacing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A73760">
      <w:pPr>
        <w:spacing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A73760">
      <w:pPr>
        <w:spacing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67740B">
      <w:pPr>
        <w:spacing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A73760">
      <w:pPr>
        <w:spacing w:line="360" w:lineRule="auto"/>
        <w:rPr>
          <w:rFonts w:eastAsiaTheme="minorEastAsia"/>
        </w:rPr>
      </w:pPr>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 Those are measured once for each batch of beads purchased and treated as constant for all beads from this batch.</w:t>
      </w:r>
    </w:p>
    <w:p w:rsidR="0067740B" w:rsidRDefault="003A2E28" w:rsidP="00A73760">
      <w:pPr>
        <w:spacing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A73760">
      <w:pPr>
        <w:spacing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A73760">
      <w:pPr>
        <w:spacing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A73760">
      <w:pPr>
        <w:spacing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0A3CC7">
      <w:pPr>
        <w:pStyle w:val="Titre2"/>
        <w:rPr>
          <w:rFonts w:eastAsiaTheme="minorEastAsia"/>
        </w:rPr>
      </w:pPr>
      <w:r>
        <w:rPr>
          <w:rFonts w:eastAsiaTheme="minorEastAsia"/>
        </w:rPr>
        <w:t>Correction of the magnetic force in a chain of beads</w:t>
      </w:r>
    </w:p>
    <w:p w:rsidR="00F05986" w:rsidRDefault="001B289D" w:rsidP="00A73760">
      <w:pPr>
        <w:spacing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w:t>
      </w:r>
      <w:r w:rsidR="00897C77">
        <w:rPr>
          <w:rFonts w:eastAsiaTheme="minorEastAsia"/>
        </w:rPr>
        <w:t>Let’s consider the case where an elastic object is pinched by two arbitrary long chains of beads, represented on Fig. X. The applied force is mostly due to the two beads in contact with the object</w:t>
      </w:r>
      <w:r w:rsidR="00897C77">
        <w:rPr>
          <w:rFonts w:eastAsiaTheme="minorEastAsia"/>
        </w:rPr>
        <w:t>, b</w:t>
      </w:r>
      <w:r w:rsidR="00897C77">
        <w:rPr>
          <w:rFonts w:eastAsiaTheme="minorEastAsia"/>
        </w:rPr>
        <w:t xml:space="preserve">ut the other beads of the chain also </w:t>
      </w:r>
      <w:r w:rsidR="00F05986">
        <w:rPr>
          <w:rFonts w:eastAsiaTheme="minorEastAsia"/>
        </w:rPr>
        <w:t>contribute, in two ways.</w:t>
      </w:r>
    </w:p>
    <w:p w:rsidR="00F05986" w:rsidRDefault="00F05986" w:rsidP="00F05986">
      <w:pPr>
        <w:spacing w:line="360" w:lineRule="auto"/>
        <w:rPr>
          <w:rFonts w:eastAsiaTheme="minorEastAsia"/>
        </w:rPr>
      </w:pPr>
      <w:r w:rsidRPr="00F05986">
        <w:rPr>
          <w:rFonts w:eastAsiaTheme="minorEastAsia"/>
          <w:b/>
        </w:rPr>
        <w:t>Induced magnetic field.</w:t>
      </w:r>
      <w:r>
        <w:rPr>
          <w:rFonts w:eastAsiaTheme="minorEastAsia"/>
          <w:b/>
        </w:rPr>
        <w:t xml:space="preserve"> </w:t>
      </w:r>
      <w:r>
        <w:rPr>
          <w:rFonts w:eastAsiaTheme="minorEastAsia"/>
        </w:rPr>
        <w:t xml:space="preserve">In our systems, the superparamagnetic beads acquire a magnetic moment due to the external magnetic field. This means each beads also generate its own small magnetic field. These fields are mostly much too small to be important, except at very short range. This is the case in chains of beads: each bead’s small magnetic field increase the magnetization of their neighbors. This the magnitude </w:t>
      </w:r>
    </w:p>
    <w:p w:rsidR="00F05986" w:rsidRPr="00F05986" w:rsidRDefault="00F05986" w:rsidP="00F05986">
      <w:pPr>
        <w:spacing w:line="360" w:lineRule="auto"/>
        <w:rPr>
          <w:rFonts w:eastAsiaTheme="minorEastAsia"/>
        </w:rPr>
      </w:pPr>
      <w:r w:rsidRPr="00F05986">
        <w:rPr>
          <w:rFonts w:eastAsiaTheme="minorEastAsia"/>
          <w:b/>
        </w:rPr>
        <w:t>Added forces.</w:t>
      </w:r>
      <w:r>
        <w:rPr>
          <w:rFonts w:eastAsiaTheme="minorEastAsia"/>
          <w:b/>
        </w:rPr>
        <w:t xml:space="preserve"> </w:t>
      </w:r>
    </w:p>
    <w:p w:rsidR="001B289D" w:rsidRDefault="001B289D" w:rsidP="00897C77">
      <w:pPr>
        <w:spacing w:line="360" w:lineRule="auto"/>
        <w:rPr>
          <w:rFonts w:eastAsiaTheme="minorEastAsia"/>
        </w:rPr>
      </w:pPr>
    </w:p>
    <w:p w:rsidR="00897C77" w:rsidRDefault="00897C77">
      <w:pPr>
        <w:rPr>
          <w:rFonts w:eastAsiaTheme="minorEastAsia"/>
        </w:rPr>
      </w:pPr>
      <w:bookmarkStart w:id="10" w:name="_GoBack"/>
      <w:bookmarkEnd w:id="10"/>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897C77">
            <w:pPr>
              <w:spacing w:line="360" w:lineRule="auto"/>
              <w:rPr>
                <w:rFonts w:eastAsiaTheme="minorEastAsia"/>
              </w:rPr>
            </w:pPr>
            <w:r>
              <w:rPr>
                <w:rFonts w:eastAsiaTheme="minorEastAsia"/>
              </w:rPr>
              <w:lastRenderedPageBreak/>
              <w:t>BOX — Added forces</w:t>
            </w:r>
          </w:p>
          <w:p w:rsidR="00897C77" w:rsidRDefault="00897C77" w:rsidP="00897C77">
            <w:pPr>
              <w:spacing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xml:space="preserve">. But the other beads of the chain also add a contribution. To clearly identify it, let’s do </w:t>
            </w:r>
            <w:r>
              <w:rPr>
                <w:rFonts w:eastAsiaTheme="minorEastAsia"/>
              </w:rPr>
              <w:t>the balance of forces</w:t>
            </w:r>
            <w:r>
              <w:rPr>
                <w:rFonts w:eastAsiaTheme="minorEastAsia"/>
              </w:rPr>
              <w:t xml:space="preserve">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897C77" w:rsidP="00897C7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897C77">
            <w:pPr>
              <w:spacing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225285" w:rsidRDefault="00897C77" w:rsidP="00897C7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p w:rsidR="00897C77" w:rsidRDefault="00897C77" w:rsidP="00897C77">
            <w:pPr>
              <w:spacing w:line="360" w:lineRule="auto"/>
              <w:jc w:val="center"/>
            </w:pPr>
          </w:p>
          <w:p w:rsidR="00897C77" w:rsidRDefault="00897C77" w:rsidP="00897C77">
            <w:pPr>
              <w:spacing w:line="360" w:lineRule="auto"/>
              <w:jc w:val="center"/>
            </w:pPr>
            <w:r>
              <w:rPr>
                <w:rFonts w:eastAsiaTheme="minorEastAsia"/>
                <w:noProof/>
              </w:rPr>
              <w:drawing>
                <wp:inline distT="0" distB="0" distL="0" distR="0">
                  <wp:extent cx="4013835" cy="1614805"/>
                  <wp:effectExtent l="0" t="0" r="5715" b="4445"/>
                  <wp:docPr id="1" name="Image 1" descr="C:\Users\JosephVermeil\AppData\Local\Microsoft\Windows\INetCache\Content.Word\ForceMagVoisinsFichier 1@4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sephVermeil\AppData\Local\Microsoft\Windows\INetCache\Content.Word\ForceMagVoisinsFichier 1@4x.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13835" cy="1614805"/>
                          </a:xfrm>
                          <a:prstGeom prst="rect">
                            <a:avLst/>
                          </a:prstGeom>
                          <a:noFill/>
                          <a:ln>
                            <a:noFill/>
                          </a:ln>
                        </pic:spPr>
                      </pic:pic>
                    </a:graphicData>
                  </a:graphic>
                </wp:inline>
              </w:drawing>
            </w:r>
          </w:p>
          <w:p w:rsidR="00897C77" w:rsidRDefault="00897C77" w:rsidP="00897C77">
            <w:pPr>
              <w:spacing w:line="360" w:lineRule="auto"/>
              <w:jc w:val="center"/>
            </w:pPr>
          </w:p>
        </w:tc>
      </w:tr>
    </w:tbl>
    <w:p w:rsidR="00B96610" w:rsidRDefault="00B96610" w:rsidP="00A73760">
      <w:pPr>
        <w:spacing w:line="360" w:lineRule="auto"/>
      </w:pPr>
    </w:p>
    <w:p w:rsidR="00897C77" w:rsidRDefault="00897C77">
      <w:r>
        <w:br w:type="page"/>
      </w:r>
    </w:p>
    <w:p w:rsidR="00133D43" w:rsidRDefault="00133D43" w:rsidP="00133D43">
      <w:pPr>
        <w:pStyle w:val="Titre1"/>
      </w:pPr>
      <w:bookmarkStart w:id="11" w:name="_Toc166245712"/>
      <w:r>
        <w:lastRenderedPageBreak/>
        <w:t>Magnetic Beads Handling</w:t>
      </w:r>
    </w:p>
    <w:p w:rsidR="00575B54" w:rsidRDefault="00CB7390" w:rsidP="00A73760">
      <w:pPr>
        <w:pStyle w:val="Titre2"/>
        <w:spacing w:line="360" w:lineRule="auto"/>
      </w:pPr>
      <w:r>
        <w:t>Bead size measurement</w:t>
      </w:r>
      <w:bookmarkEnd w:id="11"/>
    </w:p>
    <w:p w:rsidR="00687D92" w:rsidRDefault="00687D92" w:rsidP="00A73760">
      <w:pPr>
        <w:spacing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easily using long chains of beads that form under specific conditions.</w:t>
      </w:r>
    </w:p>
    <w:p w:rsidR="00134A2A" w:rsidRPr="00994775" w:rsidRDefault="00134A2A" w:rsidP="00A73760">
      <w:pPr>
        <w:spacing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 we determined to distance between all pairs of neighbors in the chains. The average was taken as the central tendency for the bead diameter (in a given batch). Measured values can be found below in table Y.</w:t>
      </w:r>
    </w:p>
    <w:p w:rsidR="00CB7390" w:rsidRDefault="00CB7390" w:rsidP="00A73760">
      <w:pPr>
        <w:pStyle w:val="Titre2"/>
        <w:spacing w:line="360" w:lineRule="auto"/>
      </w:pPr>
      <w:bookmarkStart w:id="12" w:name="_Toc166245713"/>
      <w:r>
        <w:t>Bead magnetization measurement</w:t>
      </w:r>
      <w:bookmarkEnd w:id="12"/>
    </w:p>
    <w:p w:rsidR="00684B5F" w:rsidRDefault="007D73A0" w:rsidP="00A73760">
      <w:pPr>
        <w:spacing w:line="360" w:lineRule="auto"/>
      </w:pPr>
      <w:r>
        <w:t xml:space="preserve">The </w:t>
      </w:r>
      <w:r w:rsidR="00DC2997">
        <w:t>formula [Eq. Z</w:t>
      </w:r>
      <w:r>
        <w:t xml:space="preserve">] captures well the typical magnetization curve of </w:t>
      </w:r>
      <w:proofErr w:type="spellStart"/>
      <w:r>
        <w:t>Dynabeads</w:t>
      </w:r>
      <w:proofErr w:type="spellEnd"/>
      <w:r>
        <w:t xml:space="preserve">. 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A73760">
      <w:pPr>
        <w:spacing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2F35FA" w:rsidP="00A73760">
      <w:pPr>
        <w:spacing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A73760">
      <w:pPr>
        <w:spacing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Law :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w:t>
      </w:r>
      <w:proofErr w:type="spellStart"/>
      <w:r>
        <w:rPr>
          <w:rFonts w:eastAsiaTheme="minorEastAsia"/>
        </w:rPr>
        <w:t>v</w:t>
      </w:r>
      <w:r w:rsidRPr="002F35FA">
        <w:rPr>
          <w:rFonts w:eastAsiaTheme="minorEastAsia"/>
          <w:vertAlign w:val="subscript"/>
        </w:rPr>
        <w:t>x</w:t>
      </w:r>
      <w:proofErr w:type="spellEnd"/>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627D45" w:rsidP="00A73760">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A73760">
      <w:pPr>
        <w:spacing w:line="360" w:lineRule="auto"/>
        <w:rPr>
          <w:rFonts w:eastAsiaTheme="minorEastAsia"/>
        </w:rPr>
      </w:pPr>
      <w:r>
        <w:rPr>
          <w:rFonts w:eastAsiaTheme="minorEastAsia"/>
        </w:rPr>
        <w:lastRenderedPageBreak/>
        <w:t>Hence we have the relation:</w:t>
      </w:r>
    </w:p>
    <w:p w:rsidR="00627D45" w:rsidRPr="00102898" w:rsidRDefault="00627D45" w:rsidP="00A73760">
      <w:pPr>
        <w:spacing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m:t>
              </m:r>
              <m:r>
                <w:rPr>
                  <w:rFonts w:ascii="Cambria Math" w:eastAsiaTheme="minorEastAsia" w:hAnsi="Cambria Math"/>
                </w:rPr>
                <m:t>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A73760">
      <w:pPr>
        <w:spacing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A73760">
      <w:pPr>
        <w:spacing w:line="360" w:lineRule="auto"/>
        <w:rPr>
          <w:rFonts w:eastAsiaTheme="minorEastAsia"/>
        </w:rPr>
      </w:pPr>
    </w:p>
    <w:p w:rsidR="00FA6B5A" w:rsidRDefault="006E5E5A" w:rsidP="006E5E5A">
      <w:pPr>
        <w:spacing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A73760">
            <w:pPr>
              <w:spacing w:line="360" w:lineRule="auto"/>
              <w:rPr>
                <w:b/>
              </w:rPr>
            </w:pPr>
            <w:r w:rsidRPr="006E5E5A">
              <w:rPr>
                <w:b/>
              </w:rPr>
              <w:t>Bead batch</w:t>
            </w:r>
          </w:p>
        </w:tc>
        <w:tc>
          <w:tcPr>
            <w:tcW w:w="1879" w:type="dxa"/>
          </w:tcPr>
          <w:p w:rsidR="00FA6B5A" w:rsidRPr="006E5E5A" w:rsidRDefault="00FA6B5A" w:rsidP="00FA6B5A">
            <w:pPr>
              <w:spacing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FA6B5A" w:rsidP="00A73760">
            <w:pPr>
              <w:spacing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A73760">
            <w:pPr>
              <w:spacing w:line="360" w:lineRule="auto"/>
            </w:pPr>
            <w:r w:rsidRPr="00FA6B5A">
              <w:t>M450-2020</w:t>
            </w:r>
          </w:p>
        </w:tc>
        <w:tc>
          <w:tcPr>
            <w:tcW w:w="1879" w:type="dxa"/>
            <w:shd w:val="clear" w:color="auto" w:fill="FFC000"/>
          </w:tcPr>
          <w:p w:rsidR="00FA6B5A" w:rsidRDefault="00FA6B5A" w:rsidP="00A73760">
            <w:pPr>
              <w:spacing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A73760">
            <w:pPr>
              <w:spacing w:line="360" w:lineRule="auto"/>
            </w:pPr>
            <w:r w:rsidRPr="00FA6B5A">
              <w:t>1.05</w:t>
            </w:r>
          </w:p>
        </w:tc>
      </w:tr>
      <w:tr w:rsidR="00FA6B5A" w:rsidTr="00FA6B5A">
        <w:trPr>
          <w:jc w:val="center"/>
        </w:trPr>
        <w:tc>
          <w:tcPr>
            <w:tcW w:w="1879" w:type="dxa"/>
            <w:shd w:val="clear" w:color="auto" w:fill="FFC000"/>
          </w:tcPr>
          <w:p w:rsidR="00FA6B5A" w:rsidRDefault="00FA6B5A" w:rsidP="00A73760">
            <w:pPr>
              <w:spacing w:line="360" w:lineRule="auto"/>
            </w:pPr>
            <w:r w:rsidRPr="00FA6B5A">
              <w:t>M450-2022</w:t>
            </w:r>
          </w:p>
        </w:tc>
        <w:tc>
          <w:tcPr>
            <w:tcW w:w="1879" w:type="dxa"/>
            <w:shd w:val="clear" w:color="auto" w:fill="FFC000"/>
          </w:tcPr>
          <w:p w:rsidR="00FA6B5A" w:rsidRDefault="00FA6B5A" w:rsidP="00A73760">
            <w:pPr>
              <w:spacing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A73760">
            <w:pPr>
              <w:spacing w:line="360" w:lineRule="auto"/>
            </w:pPr>
            <w:r w:rsidRPr="00FA6B5A">
              <w:t>1.05</w:t>
            </w:r>
          </w:p>
        </w:tc>
      </w:tr>
      <w:tr w:rsidR="00FA6B5A" w:rsidTr="00FA6B5A">
        <w:trPr>
          <w:jc w:val="center"/>
        </w:trPr>
        <w:tc>
          <w:tcPr>
            <w:tcW w:w="1879" w:type="dxa"/>
          </w:tcPr>
          <w:p w:rsidR="00FA6B5A" w:rsidRDefault="00FA6B5A" w:rsidP="00A73760">
            <w:pPr>
              <w:spacing w:line="360" w:lineRule="auto"/>
            </w:pPr>
            <w:r w:rsidRPr="00FA6B5A">
              <w:t>M450-2023</w:t>
            </w:r>
          </w:p>
        </w:tc>
        <w:tc>
          <w:tcPr>
            <w:tcW w:w="1879" w:type="dxa"/>
          </w:tcPr>
          <w:p w:rsidR="00FA6B5A" w:rsidRDefault="00FA6B5A" w:rsidP="00A73760">
            <w:pPr>
              <w:spacing w:line="360" w:lineRule="auto"/>
            </w:pPr>
            <w:r w:rsidRPr="00FA6B5A">
              <w:t>4477</w:t>
            </w:r>
            <w:r>
              <w:t xml:space="preserve"> </w:t>
            </w:r>
            <w:r>
              <w:rPr>
                <w:rFonts w:cstheme="minorHAnsi"/>
              </w:rPr>
              <w:t>± 18</w:t>
            </w:r>
          </w:p>
        </w:tc>
        <w:tc>
          <w:tcPr>
            <w:tcW w:w="1879" w:type="dxa"/>
          </w:tcPr>
          <w:p w:rsidR="00FA6B5A" w:rsidRDefault="00FA6B5A" w:rsidP="00A73760">
            <w:pPr>
              <w:spacing w:line="360" w:lineRule="auto"/>
            </w:pPr>
            <w:r w:rsidRPr="00FA6B5A">
              <w:t>1.023</w:t>
            </w:r>
          </w:p>
        </w:tc>
      </w:tr>
      <w:tr w:rsidR="00FA6B5A" w:rsidTr="00FA6B5A">
        <w:trPr>
          <w:jc w:val="center"/>
        </w:trPr>
        <w:tc>
          <w:tcPr>
            <w:tcW w:w="1879" w:type="dxa"/>
          </w:tcPr>
          <w:p w:rsidR="00FA6B5A" w:rsidRPr="00FA6B5A" w:rsidRDefault="00FA6B5A" w:rsidP="00A73760">
            <w:pPr>
              <w:spacing w:line="360" w:lineRule="auto"/>
            </w:pPr>
            <w:r w:rsidRPr="00FA6B5A">
              <w:t>M450-2025</w:t>
            </w:r>
          </w:p>
        </w:tc>
        <w:tc>
          <w:tcPr>
            <w:tcW w:w="1879" w:type="dxa"/>
          </w:tcPr>
          <w:p w:rsidR="00FA6B5A" w:rsidRDefault="00FA6B5A" w:rsidP="00A73760">
            <w:pPr>
              <w:spacing w:line="360" w:lineRule="auto"/>
            </w:pPr>
            <w:r w:rsidRPr="00FA6B5A">
              <w:t>4493</w:t>
            </w:r>
            <w:r>
              <w:t xml:space="preserve"> </w:t>
            </w:r>
            <w:r>
              <w:rPr>
                <w:rFonts w:cstheme="minorHAnsi"/>
              </w:rPr>
              <w:t>± 29</w:t>
            </w:r>
          </w:p>
        </w:tc>
        <w:tc>
          <w:tcPr>
            <w:tcW w:w="1879" w:type="dxa"/>
          </w:tcPr>
          <w:p w:rsidR="00FA6B5A" w:rsidRDefault="00FA6B5A" w:rsidP="00A73760">
            <w:pPr>
              <w:spacing w:line="360" w:lineRule="auto"/>
            </w:pPr>
            <w:r w:rsidRPr="00FA6B5A">
              <w:t>0.969</w:t>
            </w:r>
          </w:p>
        </w:tc>
      </w:tr>
      <w:tr w:rsidR="00FA6B5A" w:rsidTr="00FA6B5A">
        <w:trPr>
          <w:jc w:val="center"/>
        </w:trPr>
        <w:tc>
          <w:tcPr>
            <w:tcW w:w="1879" w:type="dxa"/>
          </w:tcPr>
          <w:p w:rsidR="00FA6B5A" w:rsidRPr="00FA6B5A" w:rsidRDefault="00FA6B5A" w:rsidP="00A73760">
            <w:pPr>
              <w:spacing w:line="360" w:lineRule="auto"/>
            </w:pPr>
            <w:r w:rsidRPr="00FA6B5A">
              <w:t>M450-Strept</w:t>
            </w:r>
          </w:p>
        </w:tc>
        <w:tc>
          <w:tcPr>
            <w:tcW w:w="1879" w:type="dxa"/>
          </w:tcPr>
          <w:p w:rsidR="00FA6B5A" w:rsidRDefault="00FA6B5A" w:rsidP="00A73760">
            <w:pPr>
              <w:spacing w:line="360" w:lineRule="auto"/>
            </w:pPr>
            <w:r w:rsidRPr="00FA6B5A">
              <w:t>4506</w:t>
            </w:r>
            <w:r>
              <w:t xml:space="preserve"> </w:t>
            </w:r>
            <w:r>
              <w:rPr>
                <w:rFonts w:cstheme="minorHAnsi"/>
              </w:rPr>
              <w:t>± 17</w:t>
            </w:r>
          </w:p>
        </w:tc>
        <w:tc>
          <w:tcPr>
            <w:tcW w:w="1879" w:type="dxa"/>
          </w:tcPr>
          <w:p w:rsidR="00FA6B5A" w:rsidRDefault="00FA6B5A" w:rsidP="00A73760">
            <w:pPr>
              <w:spacing w:line="360" w:lineRule="auto"/>
            </w:pPr>
            <w:r w:rsidRPr="00FA6B5A">
              <w:t>1.056</w:t>
            </w:r>
          </w:p>
        </w:tc>
      </w:tr>
      <w:tr w:rsidR="00FA6B5A" w:rsidTr="00FA6B5A">
        <w:trPr>
          <w:jc w:val="center"/>
        </w:trPr>
        <w:tc>
          <w:tcPr>
            <w:tcW w:w="1879" w:type="dxa"/>
            <w:shd w:val="clear" w:color="auto" w:fill="FFC000"/>
          </w:tcPr>
          <w:p w:rsidR="00FA6B5A" w:rsidRPr="00FA6B5A" w:rsidRDefault="00FA6B5A" w:rsidP="00A73760">
            <w:pPr>
              <w:spacing w:line="360" w:lineRule="auto"/>
            </w:pPr>
            <w:r>
              <w:t>M270-2022</w:t>
            </w:r>
          </w:p>
        </w:tc>
        <w:tc>
          <w:tcPr>
            <w:tcW w:w="1879" w:type="dxa"/>
            <w:shd w:val="clear" w:color="auto" w:fill="FFC000"/>
          </w:tcPr>
          <w:p w:rsidR="00FA6B5A" w:rsidRDefault="00FA6B5A" w:rsidP="00A73760">
            <w:pPr>
              <w:spacing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A73760">
            <w:pPr>
              <w:spacing w:line="360" w:lineRule="auto"/>
            </w:pPr>
            <w:r w:rsidRPr="00FA6B5A">
              <w:t>1.05</w:t>
            </w:r>
          </w:p>
        </w:tc>
      </w:tr>
    </w:tbl>
    <w:p w:rsidR="00102898" w:rsidRPr="00684B5F" w:rsidRDefault="00102898" w:rsidP="00A73760">
      <w:pPr>
        <w:spacing w:line="360" w:lineRule="auto"/>
      </w:pPr>
    </w:p>
    <w:p w:rsidR="00CB7390" w:rsidRDefault="00CB7390" w:rsidP="00A73760">
      <w:pPr>
        <w:pStyle w:val="Titre2"/>
        <w:spacing w:line="360" w:lineRule="auto"/>
      </w:pPr>
      <w:bookmarkStart w:id="13" w:name="_Toc166245714"/>
      <w:r>
        <w:t>Bead preparation</w:t>
      </w:r>
      <w:r w:rsidR="00684B5F">
        <w:t xml:space="preserve"> -&gt; UPDATE</w:t>
      </w:r>
      <w:bookmarkEnd w:id="13"/>
    </w:p>
    <w:p w:rsidR="00684B5F" w:rsidRPr="00994775" w:rsidRDefault="00684B5F" w:rsidP="00A73760">
      <w:pPr>
        <w:spacing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 Our standard coating protocol uses complete medium (with 10% FBS) to moderately increase the uptake rate by cells. Other options are fibronectin coating, to increase bead ingestion, and </w:t>
      </w:r>
      <w:proofErr w:type="spellStart"/>
      <w:r w:rsidRPr="00994775">
        <w:t>mPEG</w:t>
      </w:r>
      <w:proofErr w:type="spellEnd"/>
      <w:r w:rsidRPr="00994775">
        <w:t xml:space="preserve"> coating to decrease it (</w:t>
      </w:r>
      <w:r>
        <w:t>see Note 2</w:t>
      </w:r>
      <w:r w:rsidRPr="00994775">
        <w:t xml:space="preserve">). </w:t>
      </w:r>
    </w:p>
    <w:p w:rsidR="00684B5F" w:rsidRPr="00994775" w:rsidRDefault="00684B5F" w:rsidP="00A73760">
      <w:pPr>
        <w:spacing w:line="360" w:lineRule="auto"/>
      </w:pPr>
      <w:r w:rsidRPr="00994775">
        <w:t>Rinsing</w:t>
      </w:r>
    </w:p>
    <w:p w:rsidR="00684B5F" w:rsidRPr="00994775" w:rsidRDefault="00684B5F" w:rsidP="00A73760">
      <w:pPr>
        <w:pStyle w:val="Paragraphedeliste"/>
        <w:numPr>
          <w:ilvl w:val="0"/>
          <w:numId w:val="7"/>
        </w:numPr>
        <w:spacing w:line="360" w:lineRule="auto"/>
      </w:pPr>
      <w:r w:rsidRPr="00994775">
        <w:t xml:space="preserve">The commercially available M-450 </w:t>
      </w:r>
      <w:proofErr w:type="spellStart"/>
      <w:r w:rsidRPr="00994775">
        <w:t>Dynabeads</w:t>
      </w:r>
      <w:proofErr w:type="spellEnd"/>
      <w:r w:rsidRPr="00994775">
        <w:t xml:space="preserve"> are conserved in distilled water with a concentration of 4x10</w:t>
      </w:r>
      <w:r w:rsidRPr="00994775">
        <w:rPr>
          <w:vertAlign w:val="superscript"/>
        </w:rPr>
        <w:t>8</w:t>
      </w:r>
      <w:r w:rsidRPr="00994775">
        <w:t xml:space="preserve"> beads/</w:t>
      </w:r>
      <w:proofErr w:type="spellStart"/>
      <w:r w:rsidRPr="00994775">
        <w:t>mL.</w:t>
      </w:r>
      <w:proofErr w:type="spellEnd"/>
      <w:r w:rsidRPr="00994775">
        <w:t xml:space="preserve"> Vortex the stock solution vial to </w:t>
      </w:r>
      <w:proofErr w:type="spellStart"/>
      <w:r w:rsidRPr="00994775">
        <w:t>resuspend</w:t>
      </w:r>
      <w:proofErr w:type="spellEnd"/>
      <w:r w:rsidRPr="00994775">
        <w:t xml:space="preserve"> the beads and pipet 30µL of the solution in an aliquot. </w:t>
      </w:r>
    </w:p>
    <w:p w:rsidR="00684B5F" w:rsidRPr="00994775" w:rsidRDefault="00684B5F" w:rsidP="00A73760">
      <w:pPr>
        <w:pStyle w:val="Paragraphedeliste"/>
        <w:numPr>
          <w:ilvl w:val="0"/>
          <w:numId w:val="7"/>
        </w:numPr>
        <w:spacing w:line="360" w:lineRule="auto"/>
      </w:pPr>
      <w:r w:rsidRPr="00994775">
        <w:lastRenderedPageBreak/>
        <w:t>Add 1mL of PBS to this aliquot and vortex the mix for 20 seconds.</w:t>
      </w:r>
    </w:p>
    <w:p w:rsidR="00684B5F" w:rsidRPr="00994775" w:rsidRDefault="00684B5F" w:rsidP="00A73760">
      <w:pPr>
        <w:pStyle w:val="Paragraphedeliste"/>
        <w:numPr>
          <w:ilvl w:val="0"/>
          <w:numId w:val="7"/>
        </w:numPr>
        <w:spacing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A73760">
      <w:pPr>
        <w:pStyle w:val="Paragraphedeliste"/>
        <w:numPr>
          <w:ilvl w:val="0"/>
          <w:numId w:val="7"/>
        </w:numPr>
        <w:spacing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A73760">
      <w:pPr>
        <w:pStyle w:val="Paragraphedeliste"/>
        <w:numPr>
          <w:ilvl w:val="0"/>
          <w:numId w:val="7"/>
        </w:numPr>
        <w:spacing w:line="360" w:lineRule="auto"/>
      </w:pPr>
      <w:r w:rsidRPr="00994775">
        <w:t>Repeat steps 2 to 4 twice.</w:t>
      </w:r>
    </w:p>
    <w:p w:rsidR="00684B5F" w:rsidRPr="0096273A" w:rsidRDefault="00684B5F" w:rsidP="00A73760">
      <w:pPr>
        <w:spacing w:line="360" w:lineRule="auto"/>
      </w:pPr>
      <w:r w:rsidRPr="0096273A">
        <w:t>Coating with complete medium</w:t>
      </w:r>
    </w:p>
    <w:p w:rsidR="00684B5F" w:rsidRPr="00994775" w:rsidRDefault="00684B5F" w:rsidP="00A73760">
      <w:pPr>
        <w:pStyle w:val="Paragraphedeliste"/>
        <w:numPr>
          <w:ilvl w:val="0"/>
          <w:numId w:val="7"/>
        </w:numPr>
        <w:spacing w:line="360" w:lineRule="auto"/>
      </w:pPr>
      <w:r w:rsidRPr="00994775">
        <w:t>In the aliquot containing your rinsed pellet of beads, add 100 µL of complete medium used for the culture of your cells of interest.</w:t>
      </w:r>
    </w:p>
    <w:p w:rsidR="00684B5F" w:rsidRPr="00994775" w:rsidRDefault="00684B5F" w:rsidP="00A73760">
      <w:pPr>
        <w:pStyle w:val="Paragraphedeliste"/>
        <w:numPr>
          <w:ilvl w:val="0"/>
          <w:numId w:val="7"/>
        </w:numPr>
        <w:spacing w:line="360" w:lineRule="auto"/>
      </w:pPr>
      <w:r w:rsidRPr="00994775">
        <w:t>Vortex the mix for 30 seconds.</w:t>
      </w:r>
    </w:p>
    <w:p w:rsidR="00684B5F" w:rsidRPr="00994775" w:rsidRDefault="00684B5F" w:rsidP="00A73760">
      <w:pPr>
        <w:pStyle w:val="Paragraphedeliste"/>
        <w:numPr>
          <w:ilvl w:val="0"/>
          <w:numId w:val="7"/>
        </w:numPr>
        <w:spacing w:line="360" w:lineRule="auto"/>
      </w:pPr>
      <w:r w:rsidRPr="00994775">
        <w:t>Before the beads sediment, place the aliquot on a rotating wheel for 3 hours.</w:t>
      </w:r>
    </w:p>
    <w:p w:rsidR="00684B5F" w:rsidRPr="00994775" w:rsidRDefault="00684B5F" w:rsidP="00A73760">
      <w:pPr>
        <w:pStyle w:val="Paragraphedeliste"/>
        <w:numPr>
          <w:ilvl w:val="0"/>
          <w:numId w:val="7"/>
        </w:numPr>
        <w:spacing w:line="360" w:lineRule="auto"/>
      </w:pPr>
      <w:r w:rsidRPr="00994775">
        <w:t xml:space="preserve">Conserve the aliquot at 2 to 8°C, with the cap wrapped in </w:t>
      </w:r>
      <w:proofErr w:type="spellStart"/>
      <w:r w:rsidRPr="00994775">
        <w:t>Parafilm</w:t>
      </w:r>
      <w:proofErr w:type="spellEnd"/>
      <w:r w:rsidRPr="00994775">
        <w:t>. If manipulated only in sterile conditions, it can last up to one month.</w:t>
      </w:r>
    </w:p>
    <w:p w:rsidR="00684B5F" w:rsidRDefault="00684B5F" w:rsidP="00A73760">
      <w:pPr>
        <w:spacing w:line="360" w:lineRule="auto"/>
      </w:pPr>
      <w:r w:rsidRPr="00994775">
        <w:t>The resulting concentration expected in the aliquot is 120</w:t>
      </w:r>
      <w:r>
        <w:t>,</w:t>
      </w:r>
      <w:r w:rsidRPr="00994775">
        <w:t xml:space="preserve">000 beads/µL. </w:t>
      </w:r>
      <w:proofErr w:type="gramStart"/>
      <w:r w:rsidRPr="00994775">
        <w:t>Accounting</w:t>
      </w:r>
      <w:proofErr w:type="gramEnd"/>
      <w:r w:rsidRPr="00994775">
        <w:t xml:space="preserve"> for the loss of a fraction of the beads during the rinsing steps, the actual concentration should be around 100</w:t>
      </w:r>
      <w:r>
        <w:t>,</w:t>
      </w:r>
      <w:r w:rsidRPr="00994775">
        <w:t>000 beads/µL. To verify one can dilute the solution 100</w:t>
      </w:r>
      <w:r>
        <w:t>-fold</w:t>
      </w:r>
      <w:r w:rsidRPr="00994775">
        <w:t xml:space="preserve"> and count the concentration of beads with a typical cell-counting slide.</w:t>
      </w:r>
    </w:p>
    <w:p w:rsidR="00C36BDD" w:rsidRPr="00994775" w:rsidRDefault="00C36BDD" w:rsidP="00C36BDD">
      <w:pPr>
        <w:pStyle w:val="Titre2"/>
      </w:pPr>
      <w:r>
        <w:t>Beads Imaging</w:t>
      </w:r>
    </w:p>
    <w:tbl>
      <w:tblPr>
        <w:tblStyle w:val="Grilledutableau"/>
        <w:tblW w:w="0" w:type="auto"/>
        <w:tblLook w:val="04A0" w:firstRow="1" w:lastRow="0" w:firstColumn="1" w:lastColumn="0" w:noHBand="0" w:noVBand="1"/>
      </w:tblPr>
      <w:tblGrid>
        <w:gridCol w:w="9396"/>
      </w:tblGrid>
      <w:tr w:rsidR="00C36BDD" w:rsidTr="006F0F87">
        <w:tc>
          <w:tcPr>
            <w:tcW w:w="9396" w:type="dxa"/>
          </w:tcPr>
          <w:p w:rsidR="00C36BDD" w:rsidRPr="00994775" w:rsidRDefault="00C36BDD" w:rsidP="006F0F87">
            <w:pPr>
              <w:spacing w:line="360" w:lineRule="auto"/>
            </w:pPr>
            <w:r>
              <w:t xml:space="preserve">BOX — </w:t>
            </w:r>
            <w:r w:rsidRPr="00994775">
              <w:t>Guidelines for bead imaging</w:t>
            </w:r>
          </w:p>
          <w:p w:rsidR="00C36BDD" w:rsidRPr="00994775" w:rsidRDefault="00C36BDD" w:rsidP="006F0F87">
            <w:pPr>
              <w:spacing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6F0F87">
            <w:pPr>
              <w:pStyle w:val="Paragraphedeliste"/>
              <w:numPr>
                <w:ilvl w:val="0"/>
                <w:numId w:val="3"/>
              </w:numPr>
              <w:spacing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6F0F87">
            <w:pPr>
              <w:pStyle w:val="Paragraphedeliste"/>
              <w:numPr>
                <w:ilvl w:val="0"/>
                <w:numId w:val="3"/>
              </w:numPr>
              <w:spacing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6F0F87">
            <w:pPr>
              <w:pStyle w:val="Paragraphedeliste"/>
              <w:numPr>
                <w:ilvl w:val="0"/>
                <w:numId w:val="3"/>
              </w:numPr>
              <w:spacing w:line="360" w:lineRule="auto"/>
            </w:pPr>
            <w:r w:rsidRPr="00994775">
              <w:t xml:space="preserve">Set the </w:t>
            </w:r>
            <w:proofErr w:type="spellStart"/>
            <w:r w:rsidRPr="00994775">
              <w:t>Köhler</w:t>
            </w:r>
            <w:proofErr w:type="spellEnd"/>
            <w:r w:rsidRPr="00994775">
              <w:t xml:space="preserve">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6F0F87">
            <w:pPr>
              <w:pStyle w:val="Paragraphedeliste"/>
              <w:numPr>
                <w:ilvl w:val="0"/>
                <w:numId w:val="3"/>
              </w:numPr>
              <w:spacing w:line="360" w:lineRule="auto"/>
            </w:pPr>
            <w:r w:rsidRPr="00994775">
              <w:lastRenderedPageBreak/>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A73760">
      <w:pPr>
        <w:spacing w:line="360" w:lineRule="auto"/>
      </w:pPr>
    </w:p>
    <w:p w:rsidR="00C36BDD" w:rsidRDefault="00C36BDD" w:rsidP="00C36BDD">
      <w:pPr>
        <w:spacing w:line="360" w:lineRule="auto"/>
      </w:pPr>
    </w:p>
    <w:tbl>
      <w:tblPr>
        <w:tblStyle w:val="Grilledutableau"/>
        <w:tblW w:w="0" w:type="auto"/>
        <w:tblLook w:val="04A0" w:firstRow="1" w:lastRow="0" w:firstColumn="1" w:lastColumn="0" w:noHBand="0" w:noVBand="1"/>
      </w:tblPr>
      <w:tblGrid>
        <w:gridCol w:w="9396"/>
      </w:tblGrid>
      <w:tr w:rsidR="00C36BDD" w:rsidTr="006F0F87">
        <w:tc>
          <w:tcPr>
            <w:tcW w:w="9396" w:type="dxa"/>
          </w:tcPr>
          <w:p w:rsidR="00C36BDD" w:rsidRDefault="00C36BDD" w:rsidP="006F0F87">
            <w:pPr>
              <w:spacing w:line="360" w:lineRule="auto"/>
            </w:pPr>
            <w:r>
              <w:t xml:space="preserve">BOX — </w:t>
            </w:r>
            <w:r w:rsidRPr="00994775">
              <w:t xml:space="preserve">Guidelines </w:t>
            </w:r>
            <w:r>
              <w:t>for optimal 3D tracking of beads</w:t>
            </w:r>
          </w:p>
          <w:p w:rsidR="00C36BDD" w:rsidRPr="00994775" w:rsidRDefault="00C36BDD" w:rsidP="006F0F87">
            <w:pPr>
              <w:spacing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6F0F87">
            <w:pPr>
              <w:pStyle w:val="Paragraphedeliste"/>
              <w:numPr>
                <w:ilvl w:val="0"/>
                <w:numId w:val="20"/>
              </w:numPr>
              <w:spacing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6F0F87">
            <w:pPr>
              <w:pStyle w:val="Paragraphedeliste"/>
              <w:numPr>
                <w:ilvl w:val="0"/>
                <w:numId w:val="20"/>
              </w:numPr>
              <w:spacing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6F0F87">
            <w:pPr>
              <w:pStyle w:val="Paragraphedeliste"/>
              <w:numPr>
                <w:ilvl w:val="0"/>
                <w:numId w:val="20"/>
              </w:numPr>
              <w:spacing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6F0F87">
            <w:pPr>
              <w:pStyle w:val="Paragraphedeliste"/>
              <w:numPr>
                <w:ilvl w:val="0"/>
                <w:numId w:val="20"/>
              </w:numPr>
              <w:spacing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A73760">
      <w:pPr>
        <w:spacing w:line="360" w:lineRule="auto"/>
      </w:pPr>
      <w:r>
        <w:t xml:space="preserve"> </w:t>
      </w:r>
    </w:p>
    <w:p w:rsidR="00C36BDD" w:rsidRDefault="00C36BDD" w:rsidP="00A73760">
      <w:pPr>
        <w:spacing w:line="360" w:lineRule="auto"/>
      </w:pPr>
    </w:p>
    <w:p w:rsidR="00575B54" w:rsidRDefault="00575B54" w:rsidP="00A73760">
      <w:pPr>
        <w:spacing w:line="360" w:lineRule="auto"/>
      </w:pPr>
      <w:r>
        <w:br w:type="page"/>
      </w:r>
    </w:p>
    <w:p w:rsidR="00C83B29" w:rsidRPr="00657D72" w:rsidRDefault="00C36399" w:rsidP="00133D43">
      <w:pPr>
        <w:pStyle w:val="Titre1"/>
        <w:spacing w:line="360" w:lineRule="auto"/>
      </w:pPr>
      <w:bookmarkStart w:id="14" w:name="_Toc166245715"/>
      <w:r>
        <w:lastRenderedPageBreak/>
        <w:t>Magnetic Pincher</w:t>
      </w:r>
      <w:r w:rsidR="00F12AF2">
        <w:t xml:space="preserve"> I –</w:t>
      </w:r>
      <w:r>
        <w:t xml:space="preserve"> </w:t>
      </w:r>
      <w:bookmarkEnd w:id="14"/>
      <w:r w:rsidR="00133D43">
        <w:t>Setup</w:t>
      </w:r>
    </w:p>
    <w:p w:rsidR="00C83B29" w:rsidRPr="00657D72" w:rsidRDefault="00C83B29" w:rsidP="00133D43">
      <w:pPr>
        <w:pStyle w:val="Titre2"/>
      </w:pPr>
      <w:bookmarkStart w:id="15" w:name="_Toc166245718"/>
      <w:r w:rsidRPr="00657D72">
        <w:t>Magnetic field generation</w:t>
      </w:r>
      <w:bookmarkEnd w:id="15"/>
    </w:p>
    <w:tbl>
      <w:tblPr>
        <w:tblStyle w:val="Grilledutableau"/>
        <w:tblW w:w="0" w:type="auto"/>
        <w:tblLook w:val="04A0" w:firstRow="1" w:lastRow="0" w:firstColumn="1" w:lastColumn="0" w:noHBand="0" w:noVBand="1"/>
      </w:tblPr>
      <w:tblGrid>
        <w:gridCol w:w="9396"/>
      </w:tblGrid>
      <w:tr w:rsidR="00925AAD" w:rsidTr="006F0F87">
        <w:tc>
          <w:tcPr>
            <w:tcW w:w="9396" w:type="dxa"/>
          </w:tcPr>
          <w:p w:rsidR="00925AAD" w:rsidRPr="0032166E" w:rsidRDefault="00925AAD" w:rsidP="006F0F87">
            <w:pPr>
              <w:spacing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6F0F87">
            <w:pPr>
              <w:spacing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A73760">
      <w:pPr>
        <w:spacing w:line="360" w:lineRule="auto"/>
      </w:pPr>
    </w:p>
    <w:p w:rsidR="00657D72" w:rsidRDefault="00657D72" w:rsidP="00A73760">
      <w:pPr>
        <w:spacing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A73760">
      <w:pPr>
        <w:spacing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A73760">
      <w:pPr>
        <w:spacing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C83B29">
        <w:instrText xml:space="preserve"> ADDIN ZOTERO_ITEM CSL_CITATION {"citationID":"4m7XniAM","properties":{"formattedCitation":"[10]","plainCitation":"[10]","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C83B29" w:rsidRPr="0059200B">
        <w:rPr>
          <w:rFonts w:ascii="Calibri" w:hAnsi="Calibri" w:cs="Calibri"/>
        </w:rPr>
        <w:t>[10]</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133D43">
      <w:pPr>
        <w:pStyle w:val="Titre2"/>
      </w:pPr>
      <w:bookmarkStart w:id="16" w:name="_Toc166245719"/>
      <w:r w:rsidRPr="00994775">
        <w:t>Imaging system</w:t>
      </w:r>
      <w:bookmarkEnd w:id="16"/>
    </w:p>
    <w:p w:rsidR="00C83B29" w:rsidRPr="00994775" w:rsidRDefault="00C83B29" w:rsidP="00A73760">
      <w:pPr>
        <w:spacing w:line="360" w:lineRule="auto"/>
      </w:pPr>
      <w:r w:rsidRPr="00994775">
        <w:t>To monitor the actin cortex thickness in time, a pair of beads pinching the cortex must be tracked in 3D. This is done by acquiring a time-lapse movie of the beads illuminated in bright field, with the focus on the light spot below the beads. To further improve the precision of th</w:t>
      </w:r>
      <w:r w:rsidR="00EF1D84">
        <w:t>e bead tracking, a Z-stack of 3 </w:t>
      </w:r>
      <w:r w:rsidRPr="00994775">
        <w:t xml:space="preserve">images is acquired at each time-point. A high magnification and a high dynamic range are required to produce images where the beads can be tracked precisely. </w:t>
      </w:r>
    </w:p>
    <w:p w:rsidR="00C83B29" w:rsidRPr="00994775" w:rsidRDefault="00C83B29" w:rsidP="00A73760">
      <w:pPr>
        <w:spacing w:line="360" w:lineRule="auto"/>
      </w:pPr>
      <w:r w:rsidRPr="00994775">
        <w:t>In total, in addition to the magnetic field generator, the imaging setup include</w:t>
      </w:r>
      <w:r w:rsidR="0030463D">
        <w:t>s</w:t>
      </w:r>
      <w:r w:rsidRPr="00994775">
        <w:t xml:space="preserve"> the following elements:</w:t>
      </w:r>
    </w:p>
    <w:p w:rsidR="00C83B29" w:rsidRPr="00994775" w:rsidRDefault="00C83B29" w:rsidP="00A73760">
      <w:pPr>
        <w:pStyle w:val="Paragraphedeliste"/>
        <w:numPr>
          <w:ilvl w:val="0"/>
          <w:numId w:val="5"/>
        </w:numPr>
        <w:spacing w:line="360" w:lineRule="auto"/>
      </w:pPr>
      <w:r w:rsidRPr="00994775">
        <w:t>100X</w:t>
      </w:r>
      <w:r w:rsidR="0030463D">
        <w:t xml:space="preserve"> objective,</w:t>
      </w:r>
      <w:r>
        <w:t xml:space="preserve"> NA = 1.4</w:t>
      </w:r>
      <w:r w:rsidRPr="00994775">
        <w:t>.</w:t>
      </w:r>
    </w:p>
    <w:p w:rsidR="00C83B29" w:rsidRPr="00994775" w:rsidRDefault="00C83B29" w:rsidP="00A73760">
      <w:pPr>
        <w:pStyle w:val="Paragraphedeliste"/>
        <w:numPr>
          <w:ilvl w:val="0"/>
          <w:numId w:val="5"/>
        </w:numPr>
        <w:spacing w:line="360" w:lineRule="auto"/>
      </w:pPr>
      <w:r w:rsidRPr="00994775">
        <w:t>Bright-field light source with a field diaphragm and a condenser diaphragm on the light path.</w:t>
      </w:r>
    </w:p>
    <w:p w:rsidR="00C83B29" w:rsidRPr="00994775" w:rsidRDefault="0030463D" w:rsidP="00A73760">
      <w:pPr>
        <w:pStyle w:val="Paragraphedeliste"/>
        <w:numPr>
          <w:ilvl w:val="0"/>
          <w:numId w:val="5"/>
        </w:numPr>
        <w:spacing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A73760">
      <w:pPr>
        <w:pStyle w:val="Paragraphedeliste"/>
        <w:numPr>
          <w:ilvl w:val="0"/>
          <w:numId w:val="5"/>
        </w:numPr>
        <w:spacing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A73760">
      <w:pPr>
        <w:pStyle w:val="Paragraphedeliste"/>
        <w:numPr>
          <w:ilvl w:val="0"/>
          <w:numId w:val="5"/>
        </w:numPr>
        <w:spacing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w:t>
      </w:r>
      <w:proofErr w:type="spellStart"/>
      <w:r w:rsidRPr="00994775">
        <w:t>Labview</w:t>
      </w:r>
      <w:proofErr w:type="spellEnd"/>
      <w:r w:rsidRPr="00994775">
        <w:t xml:space="preserve"> program</w:t>
      </w:r>
      <w:r w:rsidR="0030463D">
        <w:t>,</w:t>
      </w:r>
      <w:r w:rsidRPr="00994775">
        <w:t xml:space="preserve"> with a data acquisition module (NI 6343, National Instruments, </w:t>
      </w:r>
      <w:proofErr w:type="gramStart"/>
      <w:r w:rsidRPr="00994775">
        <w:t>USA</w:t>
      </w:r>
      <w:proofErr w:type="gramEnd"/>
      <w:r w:rsidRPr="00994775">
        <w:t>).</w:t>
      </w:r>
    </w:p>
    <w:p w:rsidR="00C83B29" w:rsidRPr="00994775" w:rsidRDefault="00C83B29" w:rsidP="00A73760">
      <w:pPr>
        <w:pStyle w:val="Paragraphedeliste"/>
        <w:numPr>
          <w:ilvl w:val="0"/>
          <w:numId w:val="5"/>
        </w:numPr>
        <w:spacing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133D43">
      <w:pPr>
        <w:pStyle w:val="Titre2"/>
      </w:pPr>
      <w:r>
        <w:t xml:space="preserve">Inputs &amp; </w:t>
      </w:r>
      <w:r w:rsidR="00925AAD">
        <w:t>Outputs</w:t>
      </w:r>
      <w:r w:rsidR="00C36BDD">
        <w:t xml:space="preserve"> -&gt; WRITE</w:t>
      </w:r>
    </w:p>
    <w:p w:rsidR="00925AAD" w:rsidRDefault="00925AAD" w:rsidP="00925AAD"/>
    <w:p w:rsidR="00925AAD" w:rsidRPr="00925AAD" w:rsidRDefault="00925AAD" w:rsidP="00925AAD"/>
    <w:p w:rsidR="00C83B29" w:rsidRPr="00994775" w:rsidRDefault="00133D43" w:rsidP="00133D43">
      <w:pPr>
        <w:pStyle w:val="Titre1"/>
      </w:pPr>
      <w:bookmarkStart w:id="17" w:name="_Toc166245721"/>
      <w:r>
        <w:t>Magnetic Pincher I</w:t>
      </w:r>
      <w:r>
        <w:t>I</w:t>
      </w:r>
      <w:r>
        <w:t xml:space="preserve"> – </w:t>
      </w:r>
      <w:r w:rsidR="00C83B29" w:rsidRPr="0030463D">
        <w:t>Experimental</w:t>
      </w:r>
      <w:r w:rsidR="00C83B29">
        <w:t xml:space="preserve"> execution</w:t>
      </w:r>
      <w:bookmarkEnd w:id="17"/>
    </w:p>
    <w:p w:rsidR="00C83B29" w:rsidRPr="00994775" w:rsidRDefault="00C83B29" w:rsidP="00133D43">
      <w:pPr>
        <w:pStyle w:val="Titre2"/>
      </w:pPr>
      <w:bookmarkStart w:id="18" w:name="_Toc166245722"/>
      <w:r w:rsidRPr="00994775">
        <w:t xml:space="preserve">General </w:t>
      </w:r>
      <w:r w:rsidRPr="0030463D">
        <w:t>comments</w:t>
      </w:r>
      <w:r w:rsidR="00684B5F">
        <w:t xml:space="preserve"> -&gt; UPDATE</w:t>
      </w:r>
      <w:bookmarkEnd w:id="18"/>
    </w:p>
    <w:p w:rsidR="00C83B29" w:rsidRDefault="00C83B29" w:rsidP="00A73760">
      <w:pPr>
        <w:spacing w:line="360" w:lineRule="auto"/>
      </w:pPr>
      <w:r w:rsidRPr="00994775">
        <w:t xml:space="preserve">This protocol was optimized for two cell types: primary mouse dendritic cells (DC) and 3T3 fibroblasts (3T3). In the following protocol, some steps will differ according to which cell type they are applied to. </w:t>
      </w:r>
      <w:r>
        <w:t xml:space="preserve">This </w:t>
      </w:r>
      <w:r w:rsidRPr="00994775">
        <w:t xml:space="preserve">will be clearly stated. We believe that together, these two cases are representative of a large </w:t>
      </w:r>
      <w:r w:rsidRPr="00994775">
        <w:lastRenderedPageBreak/>
        <w:t>number of cell types. Importantly, they encompass the cases of strongly adherent cells (3T3) and weakly-adherent ones (DC).</w:t>
      </w:r>
    </w:p>
    <w:p w:rsidR="00684B5F" w:rsidRPr="00994775" w:rsidRDefault="00684B5F" w:rsidP="00133D43">
      <w:pPr>
        <w:pStyle w:val="Titre2"/>
      </w:pPr>
      <w:bookmarkStart w:id="19" w:name="_Toc166245724"/>
      <w:r w:rsidRPr="00994775">
        <w:t>Cell handling</w:t>
      </w:r>
      <w:bookmarkEnd w:id="19"/>
    </w:p>
    <w:p w:rsidR="00684B5F" w:rsidRPr="00994775" w:rsidRDefault="00684B5F" w:rsidP="00A73760">
      <w:pPr>
        <w:spacing w:line="360" w:lineRule="auto"/>
      </w:pPr>
      <w:r w:rsidRPr="00994775">
        <w:t>Goal: Have the cell take</w:t>
      </w:r>
      <w:r>
        <w:t xml:space="preserve"> up</w:t>
      </w:r>
      <w:r w:rsidRPr="00994775">
        <w:t xml:space="preserve"> M-450 </w:t>
      </w:r>
      <w:proofErr w:type="spellStart"/>
      <w:r w:rsidRPr="00994775">
        <w:t>Dynabeads</w:t>
      </w:r>
      <w:proofErr w:type="spellEnd"/>
      <w:r w:rsidRPr="00994775">
        <w:t xml:space="preserve"> and transfer them to the experimental chamber. This part of the protocol is very dependent on the cell type used. We propose two options: one for the primary mouse Dendritic Cells (DC) that can take beads</w:t>
      </w:r>
      <w:r>
        <w:t xml:space="preserve"> up</w:t>
      </w:r>
      <w:r w:rsidRPr="00994775">
        <w:t xml:space="preserve"> fast and are not strongly adherent, and another for the 3T3 fibroblasts that take </w:t>
      </w:r>
      <w:r>
        <w:t>up</w:t>
      </w:r>
      <w:r w:rsidRPr="00994775">
        <w:t xml:space="preserve"> beads less efficiently and are strongly adherent.</w:t>
      </w:r>
    </w:p>
    <w:p w:rsidR="00684B5F" w:rsidRPr="00994775" w:rsidRDefault="00684B5F" w:rsidP="00A73760">
      <w:pPr>
        <w:spacing w:line="360" w:lineRule="auto"/>
      </w:pPr>
      <w:r w:rsidRPr="00994775">
        <w:t>Incubation with beads</w:t>
      </w:r>
      <w:r>
        <w:t xml:space="preserve"> (see Note 4)</w:t>
      </w:r>
    </w:p>
    <w:p w:rsidR="00684B5F" w:rsidRPr="00994775" w:rsidRDefault="00684B5F" w:rsidP="00A73760">
      <w:pPr>
        <w:pStyle w:val="Paragraphedeliste"/>
        <w:numPr>
          <w:ilvl w:val="0"/>
          <w:numId w:val="15"/>
        </w:numPr>
        <w:spacing w:line="360" w:lineRule="auto"/>
      </w:pPr>
      <w:r w:rsidRPr="00994775">
        <w:t xml:space="preserve">2 days before the experiment, </w:t>
      </w:r>
      <w:r>
        <w:t>seed</w:t>
      </w:r>
      <w:r w:rsidRPr="00994775">
        <w:t xml:space="preserve"> approximately 2 × 10</w:t>
      </w:r>
      <w:r w:rsidRPr="00994775">
        <w:rPr>
          <w:vertAlign w:val="superscript"/>
        </w:rPr>
        <w:t>5</w:t>
      </w:r>
      <w:r w:rsidRPr="00994775">
        <w:t xml:space="preserve"> cells in a 25 cm² culture flask.</w:t>
      </w:r>
    </w:p>
    <w:p w:rsidR="00684B5F" w:rsidRPr="00994775" w:rsidRDefault="00684B5F" w:rsidP="00A73760">
      <w:pPr>
        <w:pStyle w:val="Paragraphedeliste"/>
        <w:numPr>
          <w:ilvl w:val="0"/>
          <w:numId w:val="15"/>
        </w:numPr>
        <w:spacing w:line="360" w:lineRule="auto"/>
      </w:pPr>
      <w:r w:rsidRPr="00994775">
        <w:t xml:space="preserve">Mix 6 µL of the coated M-450 </w:t>
      </w:r>
      <w:proofErr w:type="spellStart"/>
      <w:r w:rsidRPr="00994775">
        <w:t>Dynabeads</w:t>
      </w:r>
      <w:proofErr w:type="spellEnd"/>
      <w:r w:rsidRPr="00994775">
        <w:t xml:space="preserve"> solution (see </w:t>
      </w:r>
      <w:r>
        <w:t>3.3.3</w:t>
      </w:r>
      <w:r w:rsidRPr="00994775">
        <w:t>) in 1 mL of warm culture medium. Vortex and add to the flask. Gently rock the flask to homogenize the distribution of beads.</w:t>
      </w:r>
    </w:p>
    <w:p w:rsidR="00684B5F" w:rsidRPr="00994775" w:rsidRDefault="00684B5F" w:rsidP="00A73760">
      <w:pPr>
        <w:pStyle w:val="Paragraphedeliste"/>
        <w:numPr>
          <w:ilvl w:val="0"/>
          <w:numId w:val="15"/>
        </w:numPr>
        <w:spacing w:line="360" w:lineRule="auto"/>
      </w:pPr>
      <w:r w:rsidRPr="00994775">
        <w:t xml:space="preserve">After 2 days, a significant fraction of cells are expected to have ingested at least one bead (10 to 50% according to </w:t>
      </w:r>
      <w:r>
        <w:t xml:space="preserve">the </w:t>
      </w:r>
      <w:r w:rsidRPr="00994775">
        <w:t xml:space="preserve">bead preparation). Verify that </w:t>
      </w:r>
      <w:proofErr w:type="spellStart"/>
      <w:r>
        <w:t>his</w:t>
      </w:r>
      <w:r w:rsidRPr="00994775">
        <w:t>t</w:t>
      </w:r>
      <w:proofErr w:type="spellEnd"/>
      <w:r w:rsidRPr="00994775">
        <w:t xml:space="preserve"> is the case using a simple phase contrast microscope.</w:t>
      </w:r>
    </w:p>
    <w:p w:rsidR="00684B5F" w:rsidRPr="00994775" w:rsidRDefault="00684B5F" w:rsidP="00A73760">
      <w:pPr>
        <w:spacing w:line="360" w:lineRule="auto"/>
      </w:pPr>
      <w:r w:rsidRPr="00994775">
        <w:t>Transfer in experimental chamber</w:t>
      </w:r>
      <w:r>
        <w:t xml:space="preserve"> (see Note 3)</w:t>
      </w:r>
    </w:p>
    <w:p w:rsidR="00684B5F" w:rsidRPr="00994775" w:rsidRDefault="00684B5F" w:rsidP="00A73760">
      <w:pPr>
        <w:pStyle w:val="Paragraphedeliste"/>
        <w:numPr>
          <w:ilvl w:val="0"/>
          <w:numId w:val="15"/>
        </w:numPr>
        <w:spacing w:line="360" w:lineRule="auto"/>
      </w:pPr>
      <w:r w:rsidRPr="00994775">
        <w:t xml:space="preserve">On the day of the experiment, detach the 3T3 cells from their flask with </w:t>
      </w:r>
      <w:proofErr w:type="spellStart"/>
      <w:r w:rsidRPr="00994775">
        <w:t>TrypLE</w:t>
      </w:r>
      <w:proofErr w:type="spellEnd"/>
      <w:r w:rsidRPr="00994775">
        <w:t xml:space="preserve"> and </w:t>
      </w:r>
      <w:proofErr w:type="spellStart"/>
      <w:r w:rsidRPr="00994775">
        <w:t>resuspend</w:t>
      </w:r>
      <w:proofErr w:type="spellEnd"/>
      <w:r w:rsidRPr="00994775">
        <w:t xml:space="preserve"> them in warm imaging medium.</w:t>
      </w:r>
    </w:p>
    <w:p w:rsidR="00684B5F" w:rsidRPr="00994775" w:rsidRDefault="00684B5F" w:rsidP="00A73760">
      <w:pPr>
        <w:pStyle w:val="Paragraphedeliste"/>
        <w:numPr>
          <w:ilvl w:val="0"/>
          <w:numId w:val="15"/>
        </w:numPr>
        <w:spacing w:line="360" w:lineRule="auto"/>
      </w:pPr>
      <w:r w:rsidRPr="00994775">
        <w:t xml:space="preserve">In a </w:t>
      </w:r>
      <w:proofErr w:type="spellStart"/>
      <w:r w:rsidRPr="00994775">
        <w:t>micropatterned</w:t>
      </w:r>
      <w:proofErr w:type="spellEnd"/>
      <w:r w:rsidRPr="00994775">
        <w:t xml:space="preserve"> dish with 20 µm fibronectin discs (as prepared in </w:t>
      </w:r>
      <w:r>
        <w:t>3.3.4</w:t>
      </w:r>
      <w:r w:rsidRPr="00994775">
        <w:t>) transfer 2 mL of cell suspension at 1.5× 10</w:t>
      </w:r>
      <w:r w:rsidRPr="00274055">
        <w:rPr>
          <w:vertAlign w:val="superscript"/>
        </w:rPr>
        <w:t>5</w:t>
      </w:r>
      <w:r w:rsidRPr="00994775">
        <w:t xml:space="preserve"> cells/ml. Let </w:t>
      </w:r>
      <w:r>
        <w:t>settle</w:t>
      </w:r>
      <w:r w:rsidRPr="00994775">
        <w:t xml:space="preserve"> and adhere to the patterns for 20 min, at 37°C 5% CO2.</w:t>
      </w:r>
    </w:p>
    <w:p w:rsidR="00684B5F" w:rsidRPr="00994775" w:rsidRDefault="00684B5F" w:rsidP="00A73760">
      <w:pPr>
        <w:pStyle w:val="Paragraphedeliste"/>
        <w:numPr>
          <w:ilvl w:val="0"/>
          <w:numId w:val="15"/>
        </w:numPr>
        <w:spacing w:line="360" w:lineRule="auto"/>
      </w:pPr>
      <w:r w:rsidRPr="00994775">
        <w:t xml:space="preserve">Check that most </w:t>
      </w:r>
      <w:proofErr w:type="spellStart"/>
      <w:r w:rsidRPr="00994775">
        <w:t>micropatterned</w:t>
      </w:r>
      <w:proofErr w:type="spellEnd"/>
      <w:r w:rsidRPr="00994775">
        <w:t xml:space="preserve"> discs are occupied by a cell that has started to adhere on the substrate.</w:t>
      </w:r>
    </w:p>
    <w:p w:rsidR="00684B5F" w:rsidRPr="00994775" w:rsidRDefault="00684B5F" w:rsidP="00A73760">
      <w:pPr>
        <w:pStyle w:val="Paragraphedeliste"/>
        <w:numPr>
          <w:ilvl w:val="0"/>
          <w:numId w:val="15"/>
        </w:numPr>
        <w:spacing w:line="360" w:lineRule="auto"/>
      </w:pPr>
      <w:r w:rsidRPr="00274055">
        <w:rPr>
          <w:u w:val="single"/>
        </w:rPr>
        <w:t>Flush</w:t>
      </w:r>
      <w:r w:rsidRPr="00994775">
        <w:t xml:space="preserve"> the bottom of the chamber to remove the non-adherent cells. </w:t>
      </w:r>
      <w:r>
        <w:t>T</w:t>
      </w:r>
      <w:r w:rsidRPr="00994775">
        <w:t xml:space="preserve">o do this, hold a pipet in </w:t>
      </w:r>
      <w:r>
        <w:t>each</w:t>
      </w:r>
      <w:r w:rsidRPr="00994775">
        <w:t xml:space="preserve"> hand and inject warm medium on one side as you aspire on the other side of the chamber. Never let the chamber dry. The flushing will generate a flux of medium in the chamber and efficiently remove excess cells, leaving only the adherent ones.</w:t>
      </w:r>
    </w:p>
    <w:p w:rsidR="00684B5F" w:rsidRPr="00994775" w:rsidRDefault="00684B5F" w:rsidP="00A73760">
      <w:pPr>
        <w:pStyle w:val="Paragraphedeliste"/>
        <w:numPr>
          <w:ilvl w:val="0"/>
          <w:numId w:val="15"/>
        </w:numPr>
        <w:spacing w:line="360" w:lineRule="auto"/>
      </w:pPr>
      <w:r w:rsidRPr="00994775">
        <w:t>Let the cells adhere completely for 2 hours at 37°C and 5% CO</w:t>
      </w:r>
      <w:r w:rsidRPr="00274055">
        <w:rPr>
          <w:vertAlign w:val="subscript"/>
        </w:rPr>
        <w:t>2</w:t>
      </w:r>
      <w:r w:rsidRPr="00994775">
        <w:t>.</w:t>
      </w:r>
    </w:p>
    <w:p w:rsidR="00684B5F" w:rsidRPr="00994775" w:rsidRDefault="00684B5F" w:rsidP="00A73760">
      <w:pPr>
        <w:spacing w:line="360" w:lineRule="auto"/>
      </w:pPr>
      <w:r w:rsidRPr="00994775">
        <w:t>Outer bead addition</w:t>
      </w:r>
    </w:p>
    <w:p w:rsidR="00684B5F" w:rsidRPr="00994775" w:rsidRDefault="00684B5F" w:rsidP="00A73760">
      <w:pPr>
        <w:pStyle w:val="Paragraphedeliste"/>
        <w:numPr>
          <w:ilvl w:val="0"/>
          <w:numId w:val="15"/>
        </w:numPr>
        <w:spacing w:line="360" w:lineRule="auto"/>
      </w:pPr>
      <w:r w:rsidRPr="00994775">
        <w:t xml:space="preserve">Prepare a mix of 0.5 mL of warm imaging medium and 2.5 µL of the coated beads solution (see </w:t>
      </w:r>
      <w:r>
        <w:t>3.3.3</w:t>
      </w:r>
      <w:r w:rsidRPr="00994775">
        <w:t xml:space="preserve">). Vortex and add </w:t>
      </w:r>
      <w:r>
        <w:t>to</w:t>
      </w:r>
      <w:r w:rsidRPr="00994775">
        <w:t xml:space="preserve"> the dish.</w:t>
      </w:r>
    </w:p>
    <w:p w:rsidR="00684B5F" w:rsidRPr="00994775" w:rsidRDefault="00684B5F" w:rsidP="00A73760">
      <w:pPr>
        <w:pStyle w:val="Paragraphedeliste"/>
        <w:numPr>
          <w:ilvl w:val="0"/>
          <w:numId w:val="15"/>
        </w:numPr>
        <w:spacing w:line="360" w:lineRule="auto"/>
      </w:pPr>
      <w:r w:rsidRPr="00994775">
        <w:lastRenderedPageBreak/>
        <w:t>Optional - Only if the microscope incubator does not control CO</w:t>
      </w:r>
      <w:r w:rsidRPr="00274055">
        <w:rPr>
          <w:vertAlign w:val="subscript"/>
        </w:rPr>
        <w:t>2</w:t>
      </w:r>
      <w:r w:rsidRPr="00994775">
        <w:t>. Add 0.5 mL of imaging medium supplemented with HEPES solution to bring the concentration of HEPES in the medium to 20 </w:t>
      </w:r>
      <w:proofErr w:type="spellStart"/>
      <w:r w:rsidRPr="00994775">
        <w:t>mM.</w:t>
      </w:r>
      <w:proofErr w:type="spellEnd"/>
    </w:p>
    <w:p w:rsidR="00684B5F" w:rsidRPr="00994775" w:rsidRDefault="00684B5F" w:rsidP="00133D43">
      <w:pPr>
        <w:pStyle w:val="Titre2"/>
      </w:pPr>
      <w:bookmarkStart w:id="20" w:name="_Toc166245725"/>
      <w:r w:rsidRPr="00994775">
        <w:t>Magnetic Pincher imaging</w:t>
      </w:r>
      <w:bookmarkEnd w:id="20"/>
    </w:p>
    <w:p w:rsidR="00684B5F" w:rsidRPr="00994775" w:rsidRDefault="00684B5F" w:rsidP="00A73760">
      <w:pPr>
        <w:spacing w:line="360" w:lineRule="auto"/>
      </w:pPr>
      <w:r w:rsidRPr="00994775">
        <w:t>After placing the sample onto the microscope stage where the magnetic field generator is mounted, the first step is to acquire Z-stacks of beads. They will be used to compute a “</w:t>
      </w:r>
      <w:proofErr w:type="spellStart"/>
      <w:r w:rsidRPr="00994775">
        <w:t>Depthograph</w:t>
      </w:r>
      <w:proofErr w:type="spellEnd"/>
      <w:r w:rsidRPr="00994775">
        <w:t xml:space="preserve">” (see section </w:t>
      </w:r>
      <w:r>
        <w:t>3</w:t>
      </w:r>
      <w:r w:rsidRPr="00994775">
        <w:t xml:space="preserve">.4 and Fig. 8). It is preferable to perform this step in the experimental dish containing the cells in the absence of </w:t>
      </w:r>
      <w:r>
        <w:t xml:space="preserve">a </w:t>
      </w:r>
      <w:r w:rsidRPr="00994775">
        <w:t>magnetic field: the formation of chains of beads would hinder the acquisition of clean Z-stacks. Then, the magnetic field can be applied to trigger the beads self-organization in the whole chamber, and many pinching event should occur simultaneously. For each imaged cell, acquire a 10 min time-lapse with a stack of images at different Z-positions for each time point (Fig. 6A). Together with a log file indicating the precise time for the acquisition of each image, these movies are the raw data processed by the image analysis software to determine the cortex thickness as a function of time.</w:t>
      </w:r>
    </w:p>
    <w:p w:rsidR="00684B5F" w:rsidRPr="00994775" w:rsidRDefault="00684B5F" w:rsidP="00A73760">
      <w:pPr>
        <w:spacing w:line="360" w:lineRule="auto"/>
        <w:rPr>
          <w:b/>
          <w:i/>
        </w:rPr>
      </w:pPr>
      <w:r w:rsidRPr="00994775">
        <w:t xml:space="preserve">Z-scan of beads (reference </w:t>
      </w:r>
      <w:proofErr w:type="spellStart"/>
      <w:r w:rsidRPr="00994775">
        <w:t>Depthograph</w:t>
      </w:r>
      <w:proofErr w:type="spellEnd"/>
      <w:r w:rsidRPr="00994775">
        <w:t>)</w:t>
      </w:r>
    </w:p>
    <w:p w:rsidR="00684B5F" w:rsidRPr="00994775" w:rsidRDefault="00684B5F" w:rsidP="00A73760">
      <w:pPr>
        <w:pStyle w:val="Paragraphedeliste"/>
        <w:numPr>
          <w:ilvl w:val="0"/>
          <w:numId w:val="13"/>
        </w:numPr>
        <w:spacing w:line="360" w:lineRule="auto"/>
      </w:pPr>
      <w:r w:rsidRPr="00994775">
        <w:t xml:space="preserve">Set the microscope light power and the field aperture as explained in </w:t>
      </w:r>
      <w:r>
        <w:t>3.2.3</w:t>
      </w:r>
      <w:r w:rsidRPr="00994775">
        <w:t>. These setting should not change throughout the whole imaging session.</w:t>
      </w:r>
    </w:p>
    <w:p w:rsidR="00684B5F" w:rsidRPr="00994775" w:rsidRDefault="00684B5F" w:rsidP="00A73760">
      <w:pPr>
        <w:pStyle w:val="Paragraphedeliste"/>
        <w:numPr>
          <w:ilvl w:val="0"/>
          <w:numId w:val="13"/>
        </w:numPr>
        <w:spacing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t>3.2.3</w:t>
      </w:r>
      <w:r w:rsidRPr="00994775">
        <w:t>).</w:t>
      </w:r>
    </w:p>
    <w:p w:rsidR="00684B5F" w:rsidRPr="00994775" w:rsidRDefault="00684B5F" w:rsidP="00A73760">
      <w:pPr>
        <w:pStyle w:val="Paragraphedeliste"/>
        <w:numPr>
          <w:ilvl w:val="0"/>
          <w:numId w:val="13"/>
        </w:numPr>
        <w:spacing w:line="360" w:lineRule="auto"/>
      </w:pPr>
      <w:r w:rsidRPr="00994775">
        <w:t>Acquire a Z-stack of these beads: 401 steps every 20 nm, for a total course of 8 µm. The piezo element must be used to ensure precision of the displacement along Z.</w:t>
      </w:r>
    </w:p>
    <w:p w:rsidR="00684B5F" w:rsidRPr="00994775" w:rsidRDefault="00684B5F" w:rsidP="00A73760">
      <w:pPr>
        <w:pStyle w:val="Paragraphedeliste"/>
        <w:numPr>
          <w:ilvl w:val="0"/>
          <w:numId w:val="13"/>
        </w:numPr>
        <w:spacing w:line="360" w:lineRule="auto"/>
      </w:pPr>
      <w:r w:rsidRPr="00994775">
        <w:t>Repeat steps 2 and 3 until at least 8 Z-stacks of beads have been successfully acquired.</w:t>
      </w:r>
    </w:p>
    <w:p w:rsidR="00684B5F" w:rsidRPr="00994775" w:rsidRDefault="00684B5F" w:rsidP="00A73760">
      <w:pPr>
        <w:spacing w:line="360" w:lineRule="auto"/>
      </w:pPr>
      <w:r w:rsidRPr="00994775">
        <w:t>Magnetic Pincher on live cells</w:t>
      </w:r>
      <w:r>
        <w:t xml:space="preserve"> (see Notes 5, 6)</w:t>
      </w:r>
    </w:p>
    <w:p w:rsidR="00684B5F" w:rsidRPr="00994775" w:rsidRDefault="00684B5F" w:rsidP="00A73760">
      <w:pPr>
        <w:pStyle w:val="Paragraphedeliste"/>
        <w:numPr>
          <w:ilvl w:val="0"/>
          <w:numId w:val="13"/>
        </w:numPr>
        <w:spacing w:line="360" w:lineRule="auto"/>
      </w:pPr>
      <w:r w:rsidRPr="00994775">
        <w:t xml:space="preserve">“Switch on” the magnetic field generator. This is done by either placing the </w:t>
      </w:r>
      <w:proofErr w:type="spellStart"/>
      <w:r w:rsidRPr="00994775">
        <w:t>Halbach</w:t>
      </w:r>
      <w:proofErr w:type="spellEnd"/>
      <w:r w:rsidRPr="00994775">
        <w:t xml:space="preserve"> array on its support, around the sample; or by sending current in the Helmholtz coils. The field magnitude should be between 3 and 10 </w:t>
      </w:r>
      <w:proofErr w:type="spellStart"/>
      <w:r w:rsidRPr="00994775">
        <w:t>mT</w:t>
      </w:r>
      <w:proofErr w:type="spellEnd"/>
      <w:r w:rsidRPr="00994775">
        <w:t>, typically 5 </w:t>
      </w:r>
      <w:proofErr w:type="spellStart"/>
      <w:r w:rsidRPr="00994775">
        <w:t>mT</w:t>
      </w:r>
      <w:proofErr w:type="spellEnd"/>
      <w:r w:rsidRPr="00994775">
        <w:t xml:space="preserve">, and be kept constant across experiments to obtain comparable results. It is strongly recommended to use a </w:t>
      </w:r>
      <w:proofErr w:type="spellStart"/>
      <w:r w:rsidRPr="00994775">
        <w:t>Gaussmeter</w:t>
      </w:r>
      <w:proofErr w:type="spellEnd"/>
      <w:r w:rsidRPr="00994775">
        <w:t xml:space="preserve"> to measure the applied field</w:t>
      </w:r>
      <w:r w:rsidRPr="00A46323">
        <w:t xml:space="preserve"> </w:t>
      </w:r>
      <w:r w:rsidRPr="00994775">
        <w:t>in situ.</w:t>
      </w:r>
    </w:p>
    <w:p w:rsidR="00684B5F" w:rsidRPr="00994775" w:rsidRDefault="00684B5F" w:rsidP="00A73760">
      <w:pPr>
        <w:pStyle w:val="Paragraphedeliste"/>
        <w:numPr>
          <w:ilvl w:val="0"/>
          <w:numId w:val="13"/>
        </w:numPr>
        <w:spacing w:line="360" w:lineRule="auto"/>
      </w:pPr>
      <w:r w:rsidRPr="00994775">
        <w:t xml:space="preserve">Position a cell whose cortex is pinched by a pair of beads in the field of view. In addition to the guidelines defined in section </w:t>
      </w:r>
      <w:r>
        <w:t>3</w:t>
      </w:r>
      <w:r w:rsidRPr="00994775">
        <w:t>.2.4, the following criteria must be met:</w:t>
      </w:r>
    </w:p>
    <w:p w:rsidR="00684B5F" w:rsidRPr="00994775" w:rsidRDefault="00684B5F" w:rsidP="00A73760">
      <w:pPr>
        <w:spacing w:line="360" w:lineRule="auto"/>
        <w:ind w:left="1080"/>
      </w:pPr>
      <w:r w:rsidRPr="00994775">
        <w:lastRenderedPageBreak/>
        <w:t xml:space="preserve">These beads should be as much as possible aligned along the magnetic field lines and in the same plane. </w:t>
      </w:r>
    </w:p>
    <w:p w:rsidR="00684B5F" w:rsidRPr="00994775" w:rsidRDefault="00684B5F" w:rsidP="00A73760">
      <w:pPr>
        <w:spacing w:line="360" w:lineRule="auto"/>
        <w:ind w:left="1080"/>
      </w:pPr>
      <w:r w:rsidRPr="00994775">
        <w:t xml:space="preserve">The light spot below them should not be hindered by extra or intra-cellular objects. </w:t>
      </w:r>
    </w:p>
    <w:p w:rsidR="00684B5F" w:rsidRPr="00994775" w:rsidRDefault="00684B5F" w:rsidP="00A73760">
      <w:pPr>
        <w:spacing w:line="360" w:lineRule="auto"/>
        <w:ind w:left="1080"/>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A73760">
      <w:pPr>
        <w:pStyle w:val="Paragraphedeliste"/>
        <w:numPr>
          <w:ilvl w:val="0"/>
          <w:numId w:val="13"/>
        </w:numPr>
        <w:spacing w:line="360" w:lineRule="auto"/>
      </w:pPr>
      <w:r w:rsidRPr="00994775">
        <w:t xml:space="preserve">Acquire a time-lapse of these beads (Fig. 6A, 5B): </w:t>
      </w:r>
    </w:p>
    <w:p w:rsidR="00684B5F" w:rsidRPr="00994775" w:rsidRDefault="00684B5F" w:rsidP="00A73760">
      <w:pPr>
        <w:spacing w:line="360" w:lineRule="auto"/>
        <w:ind w:left="1080"/>
      </w:pPr>
      <w:r w:rsidRPr="00994775">
        <w:t>2 to 10 minutes, one z-triplet of image</w:t>
      </w:r>
      <w:r>
        <w:t>s</w:t>
      </w:r>
      <w:r w:rsidRPr="00994775">
        <w:t xml:space="preserve"> every 600 </w:t>
      </w:r>
      <w:proofErr w:type="spellStart"/>
      <w:r w:rsidRPr="00994775">
        <w:t>ms</w:t>
      </w:r>
      <w:proofErr w:type="spellEnd"/>
      <w:r w:rsidRPr="00994775">
        <w:t xml:space="preserve">, for a total of 200 to 1000 time-points. Shorter durations allow for more movies of different cells to be acquired. Longer time-lapse movies allow for a more </w:t>
      </w:r>
      <w:r>
        <w:t xml:space="preserve">extended </w:t>
      </w:r>
      <w:r w:rsidRPr="00994775">
        <w:t>measurement of each cell cortex behavior.</w:t>
      </w:r>
    </w:p>
    <w:p w:rsidR="00684B5F" w:rsidRPr="00994775" w:rsidRDefault="00684B5F" w:rsidP="00A73760">
      <w:pPr>
        <w:spacing w:line="360" w:lineRule="auto"/>
        <w:ind w:left="1080"/>
      </w:pPr>
      <w:r w:rsidRPr="00994775">
        <w:t>Each z-triplet is a short Z-stack of 3 images, with a step of 0.5 µm, ideally centered on the plane of maximum intensity. The piezo element must be used to ensure precision of the displacement along Z.</w:t>
      </w:r>
    </w:p>
    <w:p w:rsidR="00684B5F" w:rsidRPr="00994775" w:rsidRDefault="00684B5F" w:rsidP="00A73760">
      <w:pPr>
        <w:spacing w:line="360" w:lineRule="auto"/>
        <w:ind w:left="1080"/>
      </w:pPr>
      <w:r w:rsidRPr="00994775">
        <w:t>Allow at least a delay of 50 </w:t>
      </w:r>
      <w:proofErr w:type="spellStart"/>
      <w:r w:rsidRPr="00994775">
        <w:t>ms</w:t>
      </w:r>
      <w:proofErr w:type="spellEnd"/>
      <w:r w:rsidRPr="00994775">
        <w:t xml:space="preserve"> between each step of the Z-stack, to ensure the precision of the positioning along Z.</w:t>
      </w:r>
    </w:p>
    <w:p w:rsidR="00684B5F" w:rsidRPr="00994775" w:rsidRDefault="00684B5F" w:rsidP="00A73760">
      <w:pPr>
        <w:pStyle w:val="Paragraphedeliste"/>
        <w:numPr>
          <w:ilvl w:val="0"/>
          <w:numId w:val="13"/>
        </w:numPr>
        <w:spacing w:line="360" w:lineRule="auto"/>
      </w:pPr>
      <w:r w:rsidRPr="00994775">
        <w:t>Make sure that the software used for the acquisition also saves the precise time at which each image was taken. This can be attached to the images metadata or saved in a separate log file.</w:t>
      </w:r>
    </w:p>
    <w:p w:rsidR="00684B5F" w:rsidRPr="00826762" w:rsidRDefault="00684B5F" w:rsidP="00A73760">
      <w:pPr>
        <w:pStyle w:val="Paragraphedeliste"/>
        <w:numPr>
          <w:ilvl w:val="0"/>
          <w:numId w:val="13"/>
        </w:numPr>
        <w:spacing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684B5F" w:rsidRPr="00994775" w:rsidRDefault="00684B5F" w:rsidP="00A73760">
      <w:pPr>
        <w:spacing w:line="360" w:lineRule="auto"/>
      </w:pPr>
    </w:p>
    <w:p w:rsidR="00F12AF2" w:rsidRPr="00575B54" w:rsidRDefault="00F12AF2" w:rsidP="00A73760">
      <w:pPr>
        <w:pStyle w:val="Titre1"/>
        <w:spacing w:line="360" w:lineRule="auto"/>
      </w:pPr>
      <w:bookmarkStart w:id="21" w:name="_Toc166245726"/>
      <w:r>
        <w:t>Magnetic Pincher II</w:t>
      </w:r>
      <w:r w:rsidR="00133D43">
        <w:t>I</w:t>
      </w:r>
      <w:r>
        <w:t xml:space="preserve"> – </w:t>
      </w:r>
      <w:bookmarkEnd w:id="21"/>
      <w:r w:rsidR="00133D43">
        <w:t>Image analysis</w:t>
      </w:r>
    </w:p>
    <w:p w:rsidR="00684B5F" w:rsidRPr="00994775" w:rsidRDefault="00684B5F" w:rsidP="00A73760">
      <w:pPr>
        <w:spacing w:line="360" w:lineRule="auto"/>
      </w:pPr>
      <w:r w:rsidRPr="00994775">
        <w:t>This section details the image analysis workflow used to extract the cortical thickness as a function of time from the acquired time-lapse</w:t>
      </w:r>
      <w:r>
        <w:t xml:space="preserve"> images</w:t>
      </w:r>
      <w:r w:rsidRPr="00994775">
        <w:t>. It requires two different software</w:t>
      </w:r>
      <w:r>
        <w:t xml:space="preserve"> packages</w:t>
      </w:r>
      <w:r w:rsidRPr="00994775">
        <w:t xml:space="preserve">: ImageJ (in our case Fiji </w:t>
      </w:r>
      <w:r w:rsidRPr="00994775">
        <w:fldChar w:fldCharType="begin"/>
      </w:r>
      <w:r>
        <w:instrText xml:space="preserve"> ADDIN ZOTERO_ITEM CSL_CITATION {"citationID":"Iuao1uKH","properties":{"formattedCitation":"[16]","plainCitation":"[16]","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Pr="0059200B">
        <w:rPr>
          <w:rFonts w:ascii="Calibri" w:hAnsi="Calibri" w:cs="Calibri"/>
        </w:rPr>
        <w:t>[16]</w:t>
      </w:r>
      <w:r w:rsidRPr="00994775">
        <w:fldChar w:fldCharType="end"/>
      </w:r>
      <w:r>
        <w:t>)</w:t>
      </w:r>
      <w:r w:rsidRPr="00994775">
        <w:t xml:space="preserve"> and Python. To analyze a group of time-lapse imaged from the same dish, the first task is to generate a </w:t>
      </w:r>
      <w:proofErr w:type="spellStart"/>
      <w:r w:rsidRPr="00994775">
        <w:t>Depthograph</w:t>
      </w:r>
      <w:proofErr w:type="spellEnd"/>
      <w:r w:rsidRPr="00994775">
        <w:t xml:space="preserve">. It simply consists </w:t>
      </w:r>
      <w:r>
        <w:t>of</w:t>
      </w:r>
      <w:r w:rsidRPr="00994775">
        <w:t xml:space="preserve"> a YZ-plane averaged profile of the bead, used to determine </w:t>
      </w:r>
      <w:r w:rsidRPr="00994775">
        <w:lastRenderedPageBreak/>
        <w:t xml:space="preserve">the relative positions of the beads along the Z-axis </w:t>
      </w:r>
      <w:r w:rsidRPr="00994775">
        <w:fldChar w:fldCharType="begin"/>
      </w:r>
      <w:r>
        <w:instrText xml:space="preserve"> ADDIN ZOTERO_ITEM CSL_CITATION {"citationID":"J8wk9yGz","properties":{"formattedCitation":"[17]","plainCitation":"[17]","noteIndex":0},"citationItems":[{"id":132,"uris":["http://zotero.org/users/local/FRVTIeJL/items/SWU427GA"],"itemData":{"id":132,"type":"article-journal","container-title":"Biophysical Journal","DOI":"10.1016/S0006-3495(02)75672-5","ISSN":"00063495","issue":"6","journalAbbreviation":"Biophysical Journal","language":"en","page":"3314-3329","source":"DOI.org (Crossref)","title":"Magnetic Tweezers: Micromanipulation and Force Measurement at the Molecular Level","title-short":"Magnetic Tweezers","volume":"82","author":[{"family":"Gosse","given":"Charlie"},{"family":"Croquette","given":"Vincent"}],"issued":{"date-parts":[["2002",6]]}}}],"schema":"https://github.com/citation-style-language/schema/raw/master/csl-citation.json"} </w:instrText>
      </w:r>
      <w:r w:rsidRPr="00994775">
        <w:fldChar w:fldCharType="separate"/>
      </w:r>
      <w:r w:rsidRPr="0059200B">
        <w:rPr>
          <w:rFonts w:ascii="Calibri" w:hAnsi="Calibri" w:cs="Calibri"/>
        </w:rPr>
        <w:t>[17]</w:t>
      </w:r>
      <w:r w:rsidRPr="00994775">
        <w:fldChar w:fldCharType="end"/>
      </w:r>
      <w:r w:rsidRPr="00994775">
        <w:t>. Then a simple tracking algorithm is applied to the time-lapse movies of Magnetic Pincher, to compute the trajectories of the beads in 3D. As many other tracking algorithms, ours proceed in two classic steps: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DE1093">
      <w:pPr>
        <w:spacing w:line="360" w:lineRule="auto"/>
      </w:pPr>
      <w:r w:rsidRPr="00994775">
        <w:t xml:space="preserve">The Python code can be found on </w:t>
      </w:r>
      <w:proofErr w:type="spellStart"/>
      <w:r w:rsidRPr="00994775">
        <w:t>Github</w:t>
      </w:r>
      <w:proofErr w:type="spellEnd"/>
      <w:r w:rsidRPr="00994775">
        <w:t xml:space="preserve">: </w:t>
      </w:r>
      <w:r w:rsidRPr="00994775">
        <w:rPr>
          <w:u w:val="single"/>
        </w:rPr>
        <w:t>https://github.com/jvermeil-biophys/CortExplore_MIMB.gi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instrText xml:space="preserve"> ADDIN ZOTERO_ITEM CSL_CITATION {"citationID":"rJOJl7ZP","properties":{"formattedCitation":"[18]","plainCitation":"[18]","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Pr="0059200B">
        <w:rPr>
          <w:rFonts w:ascii="Calibri" w:hAnsi="Calibri" w:cs="Calibri"/>
        </w:rPr>
        <w:t>[18]</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6F0F87">
        <w:tc>
          <w:tcPr>
            <w:tcW w:w="9396" w:type="dxa"/>
          </w:tcPr>
          <w:p w:rsidR="001D5CE8" w:rsidRDefault="001D5CE8" w:rsidP="006F0F87">
            <w:pPr>
              <w:spacing w:line="360" w:lineRule="auto"/>
            </w:pPr>
            <w:r>
              <w:t>BOX</w:t>
            </w:r>
            <w:r>
              <w:t xml:space="preserve"> </w:t>
            </w:r>
            <w:r>
              <w:t>— Bead center detection in Fiji</w:t>
            </w:r>
          </w:p>
          <w:p w:rsidR="001D5CE8" w:rsidRPr="00994775" w:rsidRDefault="001D5CE8" w:rsidP="006F0F87">
            <w:pPr>
              <w:spacing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6F0F87">
            <w:pPr>
              <w:pStyle w:val="Paragraphedeliste"/>
              <w:numPr>
                <w:ilvl w:val="0"/>
                <w:numId w:val="9"/>
              </w:numPr>
              <w:spacing w:line="360" w:lineRule="auto"/>
            </w:pPr>
            <w:r w:rsidRPr="00994775">
              <w:t>In the Fiji software, open an image or a movie containing beads (Fig. 7A).</w:t>
            </w:r>
          </w:p>
          <w:p w:rsidR="001D5CE8" w:rsidRPr="00994775" w:rsidRDefault="001D5CE8" w:rsidP="006F0F87">
            <w:pPr>
              <w:pStyle w:val="Paragraphedeliste"/>
              <w:numPr>
                <w:ilvl w:val="0"/>
                <w:numId w:val="9"/>
              </w:numPr>
              <w:spacing w:line="360" w:lineRule="auto"/>
            </w:pPr>
            <w:r w:rsidRPr="00994775">
              <w:t>In “Set Measurement” select “Area”, “Standard deviation”, “Center of Mass”, “Stack Position”.</w:t>
            </w:r>
          </w:p>
          <w:p w:rsidR="001D5CE8" w:rsidRPr="00994775" w:rsidRDefault="001D5CE8" w:rsidP="006F0F87">
            <w:pPr>
              <w:pStyle w:val="Paragraphedeliste"/>
              <w:numPr>
                <w:ilvl w:val="0"/>
                <w:numId w:val="9"/>
              </w:numPr>
              <w:spacing w:line="360" w:lineRule="auto"/>
            </w:pPr>
            <w:r w:rsidRPr="00994775">
              <w:t>Use “Image/Adjust/Threshold” to manually segment the light spots under the beads (Fig. 7B, 6C).  Enable the “Stack histogram” option. If the file analyzed is a movie, the same threshold value is used to segment the beads in all the frames of the movie. The regions segmented 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6F0F87">
            <w:pPr>
              <w:pStyle w:val="Paragraphedeliste"/>
              <w:numPr>
                <w:ilvl w:val="0"/>
                <w:numId w:val="9"/>
              </w:numPr>
              <w:spacing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6F0F87">
            <w:pPr>
              <w:pStyle w:val="Paragraphedeliste"/>
              <w:numPr>
                <w:ilvl w:val="0"/>
                <w:numId w:val="9"/>
              </w:numPr>
              <w:spacing w:line="360" w:lineRule="auto"/>
            </w:pPr>
            <w:r w:rsidRPr="00994775">
              <w:t xml:space="preserve">Save the Results table (Fig. 7E) in .txt format. </w:t>
            </w:r>
          </w:p>
        </w:tc>
      </w:tr>
    </w:tbl>
    <w:p w:rsidR="00684B5F" w:rsidRPr="00994775" w:rsidRDefault="00684B5F" w:rsidP="001D5CE8">
      <w:pPr>
        <w:spacing w:line="360" w:lineRule="auto"/>
      </w:pPr>
      <w:r w:rsidRPr="00994775">
        <w:t xml:space="preserve"> </w:t>
      </w:r>
    </w:p>
    <w:p w:rsidR="00684B5F" w:rsidRPr="00994775" w:rsidRDefault="00684B5F" w:rsidP="00B01FDF">
      <w:pPr>
        <w:pStyle w:val="Titre2"/>
      </w:pPr>
      <w:bookmarkStart w:id="22" w:name="_Toc166245729"/>
      <w:r>
        <w:t xml:space="preserve">3.4.2 </w:t>
      </w:r>
      <w:r w:rsidR="00925AAD">
        <w:t>Generate</w:t>
      </w:r>
      <w:r w:rsidRPr="00994775">
        <w:t xml:space="preserve"> a </w:t>
      </w:r>
      <w:proofErr w:type="spellStart"/>
      <w:r w:rsidRPr="00994775">
        <w:t>Depthograph</w:t>
      </w:r>
      <w:proofErr w:type="spellEnd"/>
      <w:r w:rsidRPr="00994775">
        <w:t xml:space="preserve"> from the bead Z-stacks</w:t>
      </w:r>
      <w:r>
        <w:t xml:space="preserve"> (see Note 8)</w:t>
      </w:r>
      <w:bookmarkEnd w:id="22"/>
    </w:p>
    <w:p w:rsidR="00684B5F" w:rsidRPr="00994775" w:rsidRDefault="00684B5F" w:rsidP="00A73760">
      <w:pPr>
        <w:spacing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A73760">
      <w:pPr>
        <w:spacing w:line="360" w:lineRule="auto"/>
      </w:pPr>
      <w:r w:rsidRPr="00994775">
        <w:t>Detection of the beads center, in Fiji.</w:t>
      </w:r>
    </w:p>
    <w:p w:rsidR="00684B5F" w:rsidRPr="00994775" w:rsidRDefault="00684B5F" w:rsidP="00A73760">
      <w:pPr>
        <w:pStyle w:val="Paragraphedeliste"/>
        <w:numPr>
          <w:ilvl w:val="0"/>
          <w:numId w:val="8"/>
        </w:numPr>
        <w:spacing w:line="360" w:lineRule="auto"/>
      </w:pPr>
      <w:r w:rsidRPr="00994775">
        <w:lastRenderedPageBreak/>
        <w:t xml:space="preserve">In the Fiji software, open a Z-stack of one or several beads (acquired as specified in </w:t>
      </w:r>
      <w:r>
        <w:t>3.3.6</w:t>
      </w:r>
      <w:r w:rsidRPr="00994775">
        <w:t>).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A73760">
      <w:pPr>
        <w:pStyle w:val="Paragraphedeliste"/>
        <w:numPr>
          <w:ilvl w:val="0"/>
          <w:numId w:val="8"/>
        </w:numPr>
        <w:spacing w:line="360" w:lineRule="auto"/>
      </w:pPr>
      <w:r w:rsidRPr="00994775">
        <w:t>Open one of these single-bead Z-stack.</w:t>
      </w:r>
    </w:p>
    <w:p w:rsidR="00684B5F" w:rsidRPr="00994775" w:rsidRDefault="00684B5F" w:rsidP="00A73760">
      <w:pPr>
        <w:pStyle w:val="Paragraphedeliste"/>
        <w:numPr>
          <w:ilvl w:val="0"/>
          <w:numId w:val="8"/>
        </w:numPr>
        <w:spacing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A73760">
      <w:pPr>
        <w:pStyle w:val="Paragraphedeliste"/>
        <w:numPr>
          <w:ilvl w:val="0"/>
          <w:numId w:val="8"/>
        </w:numPr>
        <w:spacing w:after="0" w:line="360" w:lineRule="auto"/>
      </w:pPr>
      <w:r w:rsidRPr="00994775">
        <w:t>Save the Results table in .txt format in the same folder as the corresponding .</w:t>
      </w:r>
      <w:proofErr w:type="spellStart"/>
      <w:r w:rsidRPr="00994775">
        <w:t>tif</w:t>
      </w:r>
      <w:proofErr w:type="spellEnd"/>
      <w:r w:rsidRPr="00994775">
        <w:t xml:space="preserve"> single-bead Z-stack. By convention, the name of this .txt file should be the same as the .</w:t>
      </w:r>
      <w:proofErr w:type="spellStart"/>
      <w:r w:rsidRPr="00994775">
        <w:t>tif</w:t>
      </w:r>
      <w:proofErr w:type="spellEnd"/>
      <w:r w:rsidRPr="00994775">
        <w:t xml:space="preserve"> file, appended with “_Results.txt”.</w:t>
      </w:r>
    </w:p>
    <w:p w:rsidR="00684B5F" w:rsidRPr="00994775" w:rsidRDefault="00684B5F" w:rsidP="00A73760">
      <w:pPr>
        <w:spacing w:line="360" w:lineRule="auto"/>
      </w:pPr>
      <w:r w:rsidRPr="00994775">
        <w:t xml:space="preserve">Computation of the </w:t>
      </w:r>
      <w:proofErr w:type="spellStart"/>
      <w:r w:rsidRPr="00994775">
        <w:t>Depthograph</w:t>
      </w:r>
      <w:proofErr w:type="spellEnd"/>
      <w:r w:rsidRPr="00994775">
        <w:t>, in Python.</w:t>
      </w:r>
    </w:p>
    <w:p w:rsidR="00684B5F" w:rsidRPr="00994775" w:rsidRDefault="00684B5F" w:rsidP="00A73760">
      <w:pPr>
        <w:spacing w:line="360" w:lineRule="auto"/>
      </w:pPr>
      <w:r w:rsidRPr="00994775">
        <w:t xml:space="preserve">This task is performed using the Main_DepthoMaker.py script from the </w:t>
      </w:r>
      <w:proofErr w:type="spellStart"/>
      <w:r w:rsidRPr="00994775">
        <w:t>CortExplore_MIMB</w:t>
      </w:r>
      <w:proofErr w:type="spellEnd"/>
      <w:r w:rsidRPr="00994775">
        <w:t xml:space="preserve"> package. In order to run it follow these steps:</w:t>
      </w:r>
    </w:p>
    <w:p w:rsidR="00684B5F" w:rsidRPr="00994775" w:rsidRDefault="00684B5F" w:rsidP="00A73760">
      <w:pPr>
        <w:pStyle w:val="Paragraphedeliste"/>
        <w:numPr>
          <w:ilvl w:val="0"/>
          <w:numId w:val="8"/>
        </w:numPr>
        <w:spacing w:line="360" w:lineRule="auto"/>
      </w:pPr>
      <w:r w:rsidRPr="00994775">
        <w:t>Gather all the .</w:t>
      </w:r>
      <w:proofErr w:type="spellStart"/>
      <w:r w:rsidRPr="00994775">
        <w:t>tif</w:t>
      </w:r>
      <w:proofErr w:type="spellEnd"/>
      <w:r w:rsidRPr="00994775">
        <w:t xml:space="preserve"> bead Z-stack files for a given experiment in a folder. Each .</w:t>
      </w:r>
      <w:proofErr w:type="spellStart"/>
      <w:r w:rsidRPr="00994775">
        <w:t>tif</w:t>
      </w:r>
      <w:proofErr w:type="spellEnd"/>
      <w:r w:rsidRPr="00994775">
        <w:t xml:space="preserve"> file must be accompanied with the corresponding “_Results.txt” file generated in the previous step. The naming convention must be strictly respected.</w:t>
      </w:r>
    </w:p>
    <w:p w:rsidR="00684B5F" w:rsidRPr="00994775" w:rsidRDefault="00684B5F" w:rsidP="00A73760">
      <w:pPr>
        <w:pStyle w:val="Paragraphedeliste"/>
        <w:numPr>
          <w:ilvl w:val="0"/>
          <w:numId w:val="8"/>
        </w:numPr>
        <w:spacing w:line="360" w:lineRule="auto"/>
      </w:pPr>
      <w:r w:rsidRPr="00994775">
        <w:t xml:space="preserve">Open the Main_DepthoMaker.py script in any development environment (e.g. </w:t>
      </w:r>
      <w:proofErr w:type="spellStart"/>
      <w:r w:rsidRPr="00994775">
        <w:t>Spyder</w:t>
      </w:r>
      <w:proofErr w:type="spellEnd"/>
      <w:r w:rsidRPr="00994775">
        <w:t xml:space="preserve">). Run the line importing the </w:t>
      </w:r>
      <w:proofErr w:type="spellStart"/>
      <w:proofErr w:type="gramStart"/>
      <w:r w:rsidRPr="00994775">
        <w:t>depthoMaker</w:t>
      </w:r>
      <w:proofErr w:type="spellEnd"/>
      <w:r w:rsidRPr="00994775">
        <w:t>(</w:t>
      </w:r>
      <w:proofErr w:type="gramEnd"/>
      <w:r w:rsidRPr="00994775">
        <w:t>) function from SimpleBeadTracker.py. If it returns an error, check that the working environment is defined as the “</w:t>
      </w:r>
      <w:proofErr w:type="spellStart"/>
      <w:r w:rsidRPr="00994775">
        <w:t>CortExplore_MIMB</w:t>
      </w:r>
      <w:proofErr w:type="spellEnd"/>
      <w:r w:rsidRPr="00994775">
        <w:t>” folder (where the .</w:t>
      </w:r>
      <w:proofErr w:type="spellStart"/>
      <w:r w:rsidRPr="00994775">
        <w:t>py</w:t>
      </w:r>
      <w:proofErr w:type="spellEnd"/>
      <w:r w:rsidRPr="00994775">
        <w:t xml:space="preserve"> files are).</w:t>
      </w:r>
    </w:p>
    <w:p w:rsidR="00684B5F" w:rsidRPr="00994775" w:rsidRDefault="00684B5F" w:rsidP="00A73760">
      <w:pPr>
        <w:pStyle w:val="Paragraphedeliste"/>
        <w:numPr>
          <w:ilvl w:val="0"/>
          <w:numId w:val="8"/>
        </w:numPr>
        <w:spacing w:line="360" w:lineRule="auto"/>
      </w:pPr>
      <w:r w:rsidRPr="00994775">
        <w:t>Indicate the paths of the relevant directories by filling the dictionary “</w:t>
      </w:r>
      <w:proofErr w:type="spellStart"/>
      <w:r w:rsidRPr="00994775">
        <w:t>dictPaths</w:t>
      </w:r>
      <w:proofErr w:type="spellEnd"/>
      <w:r w:rsidRPr="00994775">
        <w:t>” according to the instructions in comment.</w:t>
      </w:r>
    </w:p>
    <w:p w:rsidR="00684B5F" w:rsidRPr="00994775" w:rsidRDefault="00684B5F" w:rsidP="00A73760">
      <w:pPr>
        <w:pStyle w:val="Paragraphedeliste"/>
        <w:numPr>
          <w:ilvl w:val="0"/>
          <w:numId w:val="8"/>
        </w:numPr>
        <w:spacing w:line="360" w:lineRule="auto"/>
      </w:pPr>
      <w:r w:rsidRPr="00994775">
        <w:t>Indicate the value of the relevant parameters by filling the dictionary “</w:t>
      </w:r>
      <w:proofErr w:type="spellStart"/>
      <w:r w:rsidRPr="00994775">
        <w:t>dictConstants</w:t>
      </w:r>
      <w:proofErr w:type="spellEnd"/>
      <w:r w:rsidRPr="00994775">
        <w:t>” according to the instructions in comment.</w:t>
      </w:r>
    </w:p>
    <w:p w:rsidR="00684B5F" w:rsidRPr="00994775" w:rsidRDefault="00684B5F" w:rsidP="00A73760">
      <w:pPr>
        <w:pStyle w:val="Paragraphedeliste"/>
        <w:numPr>
          <w:ilvl w:val="0"/>
          <w:numId w:val="8"/>
        </w:numPr>
        <w:spacing w:line="360" w:lineRule="auto"/>
      </w:pPr>
      <w:r w:rsidRPr="00994775">
        <w:t xml:space="preserve">Run the line calling the </w:t>
      </w:r>
      <w:proofErr w:type="spellStart"/>
      <w:proofErr w:type="gramStart"/>
      <w:r w:rsidRPr="00994775">
        <w:t>depthoMaker</w:t>
      </w:r>
      <w:proofErr w:type="spellEnd"/>
      <w:r w:rsidRPr="00994775">
        <w:t>(</w:t>
      </w:r>
      <w:proofErr w:type="gramEnd"/>
      <w:r w:rsidRPr="00994775">
        <w:t xml:space="preserve">) function. The resulting </w:t>
      </w:r>
      <w:proofErr w:type="spellStart"/>
      <w:r w:rsidRPr="00994775">
        <w:t>Depthograph</w:t>
      </w:r>
      <w:proofErr w:type="spellEnd"/>
      <w:r w:rsidRPr="00994775">
        <w:t>, along with a “_Metadata.csv” file will be saved in the specified directory.</w:t>
      </w:r>
    </w:p>
    <w:p w:rsidR="00684B5F" w:rsidRPr="00994775" w:rsidRDefault="00684B5F" w:rsidP="00A73760">
      <w:pPr>
        <w:spacing w:line="360" w:lineRule="auto"/>
        <w:ind w:left="709"/>
      </w:pPr>
      <w:r w:rsidRPr="00994775">
        <w:t xml:space="preserve">The precise instructions to run this code are detailed in the </w:t>
      </w:r>
      <w:proofErr w:type="spellStart"/>
      <w:r w:rsidRPr="00994775">
        <w:t>Github</w:t>
      </w:r>
      <w:proofErr w:type="spellEnd"/>
      <w:r w:rsidRPr="00994775">
        <w:t xml:space="preserve"> repository documentation. </w:t>
      </w:r>
    </w:p>
    <w:p w:rsidR="00684B5F" w:rsidRPr="00994775" w:rsidRDefault="00684B5F" w:rsidP="00A73760">
      <w:pPr>
        <w:spacing w:line="360" w:lineRule="auto"/>
        <w:ind w:left="709"/>
      </w:pPr>
      <w:r w:rsidRPr="00994775">
        <w:t xml:space="preserve">As a reference, here are the outlines of the functioning of the </w:t>
      </w:r>
      <w:proofErr w:type="spellStart"/>
      <w:proofErr w:type="gramStart"/>
      <w:r w:rsidRPr="00994775">
        <w:t>depthoMaker</w:t>
      </w:r>
      <w:proofErr w:type="spellEnd"/>
      <w:r w:rsidRPr="00994775">
        <w:t>(</w:t>
      </w:r>
      <w:proofErr w:type="gramEnd"/>
      <w:r w:rsidRPr="00994775">
        <w:t>) function.</w:t>
      </w:r>
    </w:p>
    <w:p w:rsidR="00684B5F" w:rsidRPr="00994775" w:rsidRDefault="00684B5F" w:rsidP="00A73760">
      <w:pPr>
        <w:spacing w:line="360" w:lineRule="auto"/>
        <w:ind w:left="709"/>
      </w:pPr>
      <w:r w:rsidRPr="00994775">
        <w:lastRenderedPageBreak/>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A73760">
      <w:pPr>
        <w:spacing w:line="360" w:lineRule="auto"/>
        <w:ind w:left="709"/>
      </w:pPr>
      <w:r w:rsidRPr="00994775">
        <w:t>On each frame, take the vertical intensity profile of the bead. This can be done by averaging the 5 central vertical lines of the frame. This intensity profile is a 1D array of pixel value.</w:t>
      </w:r>
    </w:p>
    <w:p w:rsidR="00684B5F" w:rsidRPr="00994775" w:rsidRDefault="00684B5F" w:rsidP="00A73760">
      <w:pPr>
        <w:spacing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A73760">
      <w:pPr>
        <w:spacing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B01FDF">
      <w:pPr>
        <w:pStyle w:val="Titre2"/>
      </w:pPr>
      <w:bookmarkStart w:id="23" w:name="_Toc166245730"/>
      <w:r>
        <w:t xml:space="preserve">3.4.3 </w:t>
      </w:r>
      <w:r w:rsidRPr="00994775">
        <w:t>Segment the beads with ImageJ</w:t>
      </w:r>
      <w:bookmarkEnd w:id="23"/>
    </w:p>
    <w:p w:rsidR="00684B5F" w:rsidRPr="00994775" w:rsidRDefault="00684B5F" w:rsidP="00A73760">
      <w:pPr>
        <w:spacing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A73760">
      <w:pPr>
        <w:pStyle w:val="Paragraphedeliste"/>
        <w:numPr>
          <w:ilvl w:val="0"/>
          <w:numId w:val="10"/>
        </w:numPr>
        <w:spacing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A73760">
      <w:pPr>
        <w:pStyle w:val="Paragraphedeliste"/>
        <w:numPr>
          <w:ilvl w:val="0"/>
          <w:numId w:val="10"/>
        </w:numPr>
        <w:spacing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 “Image/</w:t>
      </w:r>
      <w:proofErr w:type="spellStart"/>
      <w:r w:rsidRPr="00994775">
        <w:t>Hyperstack</w:t>
      </w:r>
      <w:proofErr w:type="spellEnd"/>
      <w:r w:rsidRPr="00994775">
        <w:t>/</w:t>
      </w:r>
      <w:proofErr w:type="spellStart"/>
      <w:r w:rsidRPr="00994775">
        <w:t>Hyperstack</w:t>
      </w:r>
      <w:proofErr w:type="spellEnd"/>
      <w:r w:rsidRPr="00994775">
        <w:t xml:space="preserve"> to </w:t>
      </w:r>
      <w:proofErr w:type="gramStart"/>
      <w:r w:rsidRPr="00994775">
        <w:t>Stack</w:t>
      </w:r>
      <w:proofErr w:type="gramEnd"/>
      <w:r w:rsidRPr="00994775">
        <w:t>”.</w:t>
      </w:r>
    </w:p>
    <w:p w:rsidR="00684B5F" w:rsidRPr="00994775" w:rsidRDefault="00684B5F" w:rsidP="00A73760">
      <w:pPr>
        <w:pStyle w:val="Paragraphedeliste"/>
        <w:numPr>
          <w:ilvl w:val="0"/>
          <w:numId w:val="10"/>
        </w:numPr>
        <w:spacing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e Results table in .txt format. By convention, the name of this .txt file should be the same as the .</w:t>
      </w:r>
      <w:proofErr w:type="spellStart"/>
      <w:r w:rsidRPr="00994775">
        <w:t>tif</w:t>
      </w:r>
      <w:proofErr w:type="spellEnd"/>
      <w:r w:rsidRPr="00994775">
        <w:t xml:space="preserve"> file, appended with “_Results.txt”.</w:t>
      </w:r>
    </w:p>
    <w:p w:rsidR="00684B5F" w:rsidRPr="00994775" w:rsidRDefault="00684B5F" w:rsidP="00A73760">
      <w:pPr>
        <w:pStyle w:val="Paragraphedeliste"/>
        <w:numPr>
          <w:ilvl w:val="0"/>
          <w:numId w:val="10"/>
        </w:numPr>
        <w:spacing w:line="360" w:lineRule="auto"/>
      </w:pPr>
      <w:r w:rsidRPr="00994775">
        <w:t>Repeat steps 1 to 3 for each of the acquired Magnetic Pincher time-lapse.</w:t>
      </w:r>
    </w:p>
    <w:p w:rsidR="00684B5F" w:rsidRPr="00994775" w:rsidRDefault="00684B5F" w:rsidP="00B01FDF">
      <w:pPr>
        <w:pStyle w:val="Titre2"/>
      </w:pPr>
      <w:bookmarkStart w:id="24" w:name="_Toc166245731"/>
      <w:r>
        <w:t xml:space="preserve">3.4.4 </w:t>
      </w:r>
      <w:r w:rsidRPr="00994775">
        <w:t xml:space="preserve">Track the beads in 3D with a custom-made </w:t>
      </w:r>
      <w:r w:rsidR="00DB203E">
        <w:t>P</w:t>
      </w:r>
      <w:r w:rsidRPr="00994775">
        <w:t>ython algorithm</w:t>
      </w:r>
      <w:bookmarkEnd w:id="24"/>
    </w:p>
    <w:p w:rsidR="00684B5F" w:rsidRPr="00994775" w:rsidRDefault="00684B5F" w:rsidP="00A73760">
      <w:pPr>
        <w:spacing w:line="360" w:lineRule="auto"/>
      </w:pPr>
      <w:r w:rsidRPr="00994775">
        <w:t xml:space="preserve">The second step of the tracking is performed using the Main_3DTracker.py script from the </w:t>
      </w:r>
      <w:proofErr w:type="spellStart"/>
      <w:r w:rsidRPr="00994775">
        <w:t>CortExplore_MIMB</w:t>
      </w:r>
      <w:proofErr w:type="spellEnd"/>
      <w:r w:rsidRPr="00994775">
        <w:t xml:space="preserve"> package. </w:t>
      </w:r>
    </w:p>
    <w:p w:rsidR="00684B5F" w:rsidRPr="00994775" w:rsidRDefault="00684B5F" w:rsidP="00A73760">
      <w:pPr>
        <w:pStyle w:val="Paragraphedeliste"/>
        <w:numPr>
          <w:ilvl w:val="0"/>
          <w:numId w:val="11"/>
        </w:numPr>
        <w:spacing w:line="360" w:lineRule="auto"/>
      </w:pPr>
      <w:r w:rsidRPr="00994775">
        <w:t>Gather all the .</w:t>
      </w:r>
      <w:proofErr w:type="spellStart"/>
      <w:r w:rsidRPr="00994775">
        <w:t>tif</w:t>
      </w:r>
      <w:proofErr w:type="spellEnd"/>
      <w:r w:rsidRPr="00994775">
        <w:t xml:space="preserve"> Magnetic Pincher time-lapses files for a given experiment in a folder. Each .</w:t>
      </w:r>
      <w:proofErr w:type="spellStart"/>
      <w:r w:rsidRPr="00994775">
        <w:t>tif</w:t>
      </w:r>
      <w:proofErr w:type="spellEnd"/>
      <w:r w:rsidRPr="00994775">
        <w:t xml:space="preserve"> file must be accompanied with 2 other files: (</w:t>
      </w:r>
      <w:proofErr w:type="spellStart"/>
      <w:r w:rsidRPr="00994775">
        <w:t>i</w:t>
      </w:r>
      <w:proofErr w:type="spellEnd"/>
      <w:r w:rsidRPr="00994775">
        <w:t xml:space="preserve">) the corresponding “_Results.txt” file generated in </w:t>
      </w:r>
      <w:r w:rsidRPr="00994775">
        <w:lastRenderedPageBreak/>
        <w:t>the previous step and (ii) a file containing the precise date in millisecond of each image as a single text column. By convention, the name of this .txt file should be the same as the .</w:t>
      </w:r>
      <w:proofErr w:type="spellStart"/>
      <w:r w:rsidRPr="00994775">
        <w:t>tif</w:t>
      </w:r>
      <w:proofErr w:type="spellEnd"/>
      <w:r w:rsidRPr="00994775">
        <w:t xml:space="preserve"> file, appended with “_Timepoints.txt”.</w:t>
      </w:r>
    </w:p>
    <w:p w:rsidR="00684B5F" w:rsidRPr="00994775" w:rsidRDefault="00684B5F" w:rsidP="00A73760">
      <w:pPr>
        <w:pStyle w:val="Paragraphedeliste"/>
        <w:numPr>
          <w:ilvl w:val="0"/>
          <w:numId w:val="11"/>
        </w:numPr>
        <w:spacing w:line="360" w:lineRule="auto"/>
      </w:pPr>
      <w:r w:rsidRPr="00994775">
        <w:t xml:space="preserve">Open the Main_3DTracker.py script in any development environment (e.g. </w:t>
      </w:r>
      <w:proofErr w:type="spellStart"/>
      <w:r w:rsidRPr="00994775">
        <w:t>Spyder</w:t>
      </w:r>
      <w:proofErr w:type="spellEnd"/>
      <w:r w:rsidRPr="00994775">
        <w:t xml:space="preserve">). Run the line importing the </w:t>
      </w:r>
      <w:proofErr w:type="spellStart"/>
      <w:proofErr w:type="gramStart"/>
      <w:r w:rsidRPr="00994775">
        <w:t>mainTracker</w:t>
      </w:r>
      <w:proofErr w:type="spellEnd"/>
      <w:r w:rsidRPr="00994775">
        <w:t>(</w:t>
      </w:r>
      <w:proofErr w:type="gramEnd"/>
      <w:r w:rsidRPr="00994775">
        <w:t>) function from SimpleBeadTracker.py. If it returns an error, check that the working environment is defined as the “</w:t>
      </w:r>
      <w:proofErr w:type="spellStart"/>
      <w:r w:rsidRPr="00994775">
        <w:t>CortExplore_MIMB</w:t>
      </w:r>
      <w:proofErr w:type="spellEnd"/>
      <w:r w:rsidRPr="00994775">
        <w:t>” folder (where the .</w:t>
      </w:r>
      <w:proofErr w:type="spellStart"/>
      <w:r w:rsidRPr="00994775">
        <w:t>py</w:t>
      </w:r>
      <w:proofErr w:type="spellEnd"/>
      <w:r w:rsidRPr="00994775">
        <w:t xml:space="preserve"> files are).</w:t>
      </w:r>
    </w:p>
    <w:p w:rsidR="00684B5F" w:rsidRPr="00994775" w:rsidRDefault="00684B5F" w:rsidP="00A73760">
      <w:pPr>
        <w:pStyle w:val="Paragraphedeliste"/>
        <w:numPr>
          <w:ilvl w:val="0"/>
          <w:numId w:val="11"/>
        </w:numPr>
        <w:spacing w:line="360" w:lineRule="auto"/>
      </w:pPr>
      <w:r w:rsidRPr="00994775">
        <w:t>Indicate the paths of the relevant directories by filling the dictionary “</w:t>
      </w:r>
      <w:proofErr w:type="spellStart"/>
      <w:r w:rsidRPr="00994775">
        <w:t>dictPaths</w:t>
      </w:r>
      <w:proofErr w:type="spellEnd"/>
      <w:r w:rsidRPr="00994775">
        <w:t>” according to the instructions in comment.</w:t>
      </w:r>
    </w:p>
    <w:p w:rsidR="00684B5F" w:rsidRPr="00994775" w:rsidRDefault="00684B5F" w:rsidP="00A73760">
      <w:pPr>
        <w:pStyle w:val="Paragraphedeliste"/>
        <w:numPr>
          <w:ilvl w:val="0"/>
          <w:numId w:val="11"/>
        </w:numPr>
        <w:spacing w:line="360" w:lineRule="auto"/>
      </w:pPr>
      <w:r w:rsidRPr="00994775">
        <w:t>Indicate the value of the relevant parameters by filling the dictionary “</w:t>
      </w:r>
      <w:proofErr w:type="spellStart"/>
      <w:r w:rsidRPr="00994775">
        <w:t>dictConstants</w:t>
      </w:r>
      <w:proofErr w:type="spellEnd"/>
      <w:r w:rsidRPr="00994775">
        <w:t>” according to the instructions in comment.</w:t>
      </w:r>
    </w:p>
    <w:p w:rsidR="00684B5F" w:rsidRPr="00994775" w:rsidRDefault="00684B5F" w:rsidP="00A73760">
      <w:pPr>
        <w:pStyle w:val="Paragraphedeliste"/>
        <w:numPr>
          <w:ilvl w:val="0"/>
          <w:numId w:val="11"/>
        </w:numPr>
        <w:spacing w:line="360" w:lineRule="auto"/>
      </w:pPr>
      <w:r w:rsidRPr="00994775">
        <w:t>If necessary set optional parameter values by filling the dictionary “</w:t>
      </w:r>
      <w:proofErr w:type="spellStart"/>
      <w:r w:rsidRPr="00994775">
        <w:t>dictConstants</w:t>
      </w:r>
      <w:proofErr w:type="spellEnd"/>
      <w:r w:rsidRPr="00994775">
        <w:t>” according to the instructions in comment.</w:t>
      </w:r>
    </w:p>
    <w:p w:rsidR="00684B5F" w:rsidRPr="00994775" w:rsidRDefault="00684B5F" w:rsidP="00A73760">
      <w:pPr>
        <w:pStyle w:val="Paragraphedeliste"/>
        <w:numPr>
          <w:ilvl w:val="0"/>
          <w:numId w:val="11"/>
        </w:numPr>
        <w:spacing w:line="360" w:lineRule="auto"/>
      </w:pPr>
      <w:r w:rsidRPr="00994775">
        <w:t xml:space="preserve">Run the line calling the </w:t>
      </w:r>
      <w:proofErr w:type="spellStart"/>
      <w:proofErr w:type="gramStart"/>
      <w:r w:rsidRPr="00994775">
        <w:t>depthoMaker</w:t>
      </w:r>
      <w:proofErr w:type="spellEnd"/>
      <w:r w:rsidRPr="00994775">
        <w:t>(</w:t>
      </w:r>
      <w:proofErr w:type="gramEnd"/>
      <w:r w:rsidRPr="00994775">
        <w:t>) function.</w:t>
      </w:r>
    </w:p>
    <w:p w:rsidR="00684B5F" w:rsidRPr="00994775" w:rsidRDefault="00684B5F" w:rsidP="00A73760">
      <w:pPr>
        <w:pStyle w:val="Paragraphedeliste"/>
        <w:numPr>
          <w:ilvl w:val="0"/>
          <w:numId w:val="11"/>
        </w:numPr>
        <w:spacing w:line="360" w:lineRule="auto"/>
      </w:pPr>
      <w:r w:rsidRPr="00994775">
        <w:t>For each Magnetic Pincher time-lapses file, the program will start by displaying the first frame, where detected beads labeled with orange crosses. If both of the beads pinching the cortex are properly detected on this first image, click on “Yes” then click on the positions of the two beads (the clicks on the image do not have to be very precise). If one of the two beads is not detected, click on “Next Frame” and continue.</w:t>
      </w:r>
    </w:p>
    <w:p w:rsidR="00684B5F" w:rsidRPr="00994775" w:rsidRDefault="00684B5F" w:rsidP="00A73760">
      <w:pPr>
        <w:pStyle w:val="Paragraphedeliste"/>
        <w:numPr>
          <w:ilvl w:val="0"/>
          <w:numId w:val="11"/>
        </w:numPr>
        <w:spacing w:line="360" w:lineRule="auto"/>
      </w:pPr>
      <w:r w:rsidRPr="00994775">
        <w:t>As the program matches the positions of the beads frame by frame to build their trajectories, it might happen that the algorithm lose track of one of the beads of interest, either because it was not detected on a given frame, or because its frame-to-frame motion was significant. Then, the program displays this frame. Once again, if both of the beads pinching the cortex are properly detected on this first image, click on “Yes” then click on the positions of the two beads (the clicks on the image do not have to be very precise). If one of the two beads is not detected, click on “No”.</w:t>
      </w:r>
    </w:p>
    <w:p w:rsidR="00684B5F" w:rsidRPr="00994775" w:rsidRDefault="00684B5F" w:rsidP="00A73760">
      <w:pPr>
        <w:pStyle w:val="Paragraphedeliste"/>
        <w:numPr>
          <w:ilvl w:val="0"/>
          <w:numId w:val="11"/>
        </w:numPr>
        <w:spacing w:line="360" w:lineRule="auto"/>
      </w:pPr>
      <w:r w:rsidRPr="00994775">
        <w:t xml:space="preserve">Once the program have built the trajectories, it will ask the user to assess for each of the beads of interest whether it is in or out of the cell (useful to save the trajectories), and whether </w:t>
      </w:r>
      <w:proofErr w:type="spellStart"/>
      <w:r w:rsidRPr="00994775">
        <w:t>is</w:t>
      </w:r>
      <w:proofErr w:type="spellEnd"/>
      <w:r w:rsidRPr="00994775">
        <w:t xml:space="preserve"> has 1 or 2 neighbors (useful to compute the pinching force).</w:t>
      </w:r>
    </w:p>
    <w:p w:rsidR="00684B5F" w:rsidRPr="00994775" w:rsidRDefault="00684B5F" w:rsidP="00A73760">
      <w:pPr>
        <w:pStyle w:val="Paragraphedeliste"/>
        <w:numPr>
          <w:ilvl w:val="0"/>
          <w:numId w:val="11"/>
        </w:numPr>
        <w:spacing w:line="360" w:lineRule="auto"/>
      </w:pPr>
      <w:r w:rsidRPr="00994775">
        <w:t>[Automatic step] After these steps building the trajectories of the beads in the XY plane, the program automatically compute</w:t>
      </w:r>
      <w:r>
        <w:t>s</w:t>
      </w:r>
      <w:r w:rsidRPr="00994775">
        <w:t xml:space="preserve"> the motion of the beads along the Z-axis by comparing for each </w:t>
      </w:r>
      <w:r w:rsidRPr="00994775">
        <w:lastRenderedPageBreak/>
        <w:t xml:space="preserve">frame the vertical profile of the beads of interest to the </w:t>
      </w:r>
      <w:proofErr w:type="spellStart"/>
      <w:r w:rsidRPr="00994775">
        <w:t>Depthograph</w:t>
      </w:r>
      <w:proofErr w:type="spellEnd"/>
      <w:r w:rsidRPr="00994775">
        <w:t xml:space="preserve"> generated for this experiment. This step can be time-consuming.</w:t>
      </w:r>
    </w:p>
    <w:p w:rsidR="00684B5F" w:rsidRPr="00994775" w:rsidRDefault="00684B5F" w:rsidP="00A73760">
      <w:pPr>
        <w:pStyle w:val="Paragraphedeliste"/>
        <w:numPr>
          <w:ilvl w:val="0"/>
          <w:numId w:val="11"/>
        </w:numPr>
        <w:spacing w:line="360" w:lineRule="auto"/>
      </w:pPr>
      <w:r w:rsidRPr="00994775">
        <w:t>[Automatic step] From the XY and Z positions of the beads, the program compute</w:t>
      </w:r>
      <w:r>
        <w:t>s</w:t>
      </w:r>
      <w:r w:rsidRPr="00994775">
        <w:t xml:space="preserve"> the 3D center-to-center distance between the beads.</w:t>
      </w:r>
    </w:p>
    <w:p w:rsidR="00684B5F" w:rsidRPr="00994775" w:rsidRDefault="00684B5F" w:rsidP="00A73760">
      <w:pPr>
        <w:pStyle w:val="Paragraphedeliste"/>
        <w:numPr>
          <w:ilvl w:val="0"/>
          <w:numId w:val="11"/>
        </w:numPr>
        <w:spacing w:line="360" w:lineRule="auto"/>
      </w:pPr>
      <w:r w:rsidRPr="00994775">
        <w:t xml:space="preserve">[Automatic step] The program computes the force applied by the beads on the cortex for each time-point, using the method detailed in </w:t>
      </w:r>
      <w:r w:rsidRPr="00994775">
        <w:rPr>
          <w:b/>
        </w:rPr>
        <w:fldChar w:fldCharType="begin"/>
      </w:r>
      <w:r>
        <w:rPr>
          <w:b/>
        </w:rPr>
        <w:instrText xml:space="preserve"> ADDIN ZOTERO_ITEM CSL_CITATION {"citationID":"wnwcWOoQ","properties":{"formattedCitation":"[8]","plainCitation":"[8]","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994775">
        <w:rPr>
          <w:b/>
        </w:rPr>
        <w:fldChar w:fldCharType="separate"/>
      </w:r>
      <w:r w:rsidRPr="0063217E">
        <w:rPr>
          <w:rFonts w:ascii="Calibri" w:hAnsi="Calibri" w:cs="Calibri"/>
        </w:rPr>
        <w:t>[8]</w:t>
      </w:r>
      <w:r w:rsidRPr="00994775">
        <w:rPr>
          <w:b/>
        </w:rPr>
        <w:fldChar w:fldCharType="end"/>
      </w:r>
      <w:r w:rsidRPr="00994775">
        <w:t>.</w:t>
      </w:r>
    </w:p>
    <w:p w:rsidR="00684B5F" w:rsidRPr="00994775" w:rsidRDefault="00684B5F" w:rsidP="00A73760">
      <w:pPr>
        <w:pStyle w:val="Paragraphedeliste"/>
        <w:numPr>
          <w:ilvl w:val="0"/>
          <w:numId w:val="11"/>
        </w:numPr>
        <w:spacing w:line="360" w:lineRule="auto"/>
      </w:pPr>
      <w:r w:rsidRPr="00994775">
        <w:t>[Automatic step] Finally, the program saves a “_timeseries.csv” file in the specified folder.</w:t>
      </w:r>
    </w:p>
    <w:p w:rsidR="00684B5F" w:rsidRDefault="00684B5F" w:rsidP="00A73760">
      <w:pPr>
        <w:spacing w:line="360" w:lineRule="auto"/>
      </w:pPr>
      <w:r w:rsidRPr="00994775">
        <w:t>The resulting “_timeseries.csv” file is a table containing the evolution with time (column “T”) of different quantities: the beads center-to-center distances along each axes (“dx”, “</w:t>
      </w:r>
      <w:proofErr w:type="spellStart"/>
      <w:r w:rsidRPr="00994775">
        <w:t>dy</w:t>
      </w:r>
      <w:proofErr w:type="spellEnd"/>
      <w:r w:rsidRPr="00994775">
        <w:t>”, “</w:t>
      </w:r>
      <w:proofErr w:type="spellStart"/>
      <w:r w:rsidRPr="00994775">
        <w:t>dz</w:t>
      </w:r>
      <w:proofErr w:type="spellEnd"/>
      <w:r w:rsidRPr="00994775">
        <w:t>”), in the XY-plane (“D2”) and in 3 dimensions (“D3”). It also contains the magnetic field (“B”, constant) and the force (“F”, varying due to the fluctuations in distance). To compute the time-resolved thickness of the cortex, subtract the beads average diameter (see 3</w:t>
      </w:r>
      <w:r>
        <w:t>.3.2</w:t>
      </w:r>
      <w:r w:rsidRPr="00994775">
        <w:t>) to the distance in 3 dimensions (“D3”). Average thickness of the cortex and fluctuation amplitude can be readily obtained from this time-series</w:t>
      </w:r>
      <w:r>
        <w:t xml:space="preserve"> (see Note 11)</w:t>
      </w:r>
      <w:r w:rsidRPr="00994775">
        <w:t>.</w:t>
      </w: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A73760">
            <w:pPr>
              <w:spacing w:line="360" w:lineRule="auto"/>
            </w:pPr>
            <w:r>
              <w:t>BOX — Try the code!</w:t>
            </w:r>
          </w:p>
          <w:p w:rsidR="00DE1093" w:rsidRDefault="00DE1093" w:rsidP="00A73760">
            <w:pPr>
              <w:spacing w:line="360" w:lineRule="auto"/>
            </w:pPr>
            <w:r>
              <w:t>*Instructions to find the code on GitHub and try it on example data!*</w:t>
            </w:r>
          </w:p>
        </w:tc>
      </w:tr>
    </w:tbl>
    <w:p w:rsidR="00575B54" w:rsidRDefault="00575B54" w:rsidP="00A73760">
      <w:pPr>
        <w:spacing w:line="360" w:lineRule="auto"/>
      </w:pPr>
    </w:p>
    <w:p w:rsidR="00575B54" w:rsidRDefault="00575B54" w:rsidP="00A73760">
      <w:pPr>
        <w:spacing w:line="360" w:lineRule="auto"/>
      </w:pPr>
    </w:p>
    <w:p w:rsidR="00575B54" w:rsidRDefault="00575B54" w:rsidP="00A73760">
      <w:pPr>
        <w:spacing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A73760">
      <w:pPr>
        <w:pStyle w:val="Titre1"/>
        <w:spacing w:line="360" w:lineRule="auto"/>
      </w:pPr>
      <w:bookmarkStart w:id="25" w:name="_Toc166245732"/>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25"/>
    </w:p>
    <w:p w:rsidR="00F12AF2" w:rsidRPr="00994775" w:rsidRDefault="00F12AF2" w:rsidP="00A73760">
      <w:pPr>
        <w:spacing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Pr="0059200B">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A73760">
      <w:pPr>
        <w:spacing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074145" w:rsidP="00A73760">
      <w:pPr>
        <w:spacing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A73760">
      <w:pPr>
        <w:spacing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A73760">
      <w:pPr>
        <w:spacing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A73760">
      <w:pPr>
        <w:spacing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A73760">
      <w:pPr>
        <w:spacing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A73760">
      <w:pPr>
        <w:spacing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A73760">
      <w:pPr>
        <w:spacing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A73760">
      <w:pPr>
        <w:spacing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wo use two concentric </w:t>
      </w:r>
      <w:proofErr w:type="spellStart"/>
      <w:r w:rsidRPr="00994775">
        <w:rPr>
          <w:rFonts w:eastAsiaTheme="minorEastAsia"/>
        </w:rPr>
        <w:t>Halbach</w:t>
      </w:r>
      <w:proofErr w:type="spellEnd"/>
      <w:r w:rsidRPr="00994775">
        <w:rPr>
          <w:rFonts w:eastAsiaTheme="minorEastAsia"/>
        </w:rPr>
        <w:t xml:space="preserve">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A73760">
      <w:pPr>
        <w:spacing w:line="360" w:lineRule="auto"/>
        <w:rPr>
          <w:rFonts w:eastAsiaTheme="minorEastAsia"/>
        </w:rPr>
      </w:pPr>
      <w:r w:rsidRPr="00994775">
        <w:rPr>
          <w:rFonts w:eastAsiaTheme="minorEastAsia"/>
        </w:rPr>
        <w:lastRenderedPageBreak/>
        <w:t xml:space="preserve">We detail here the specifications of a nested array that we have optimized for this protocol and which is easy to mount on many microscopes, given that it has the outer dimension of a 6 well plate (Table 1, Fig. 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F12AF2" w:rsidRPr="00F12AF2" w:rsidRDefault="00F12AF2" w:rsidP="00A73760">
      <w:pPr>
        <w:spacing w:after="120" w:line="360" w:lineRule="auto"/>
        <w:rPr>
          <w:b/>
          <w:bCs/>
        </w:rPr>
      </w:pPr>
      <w:r>
        <w:rPr>
          <w:b/>
          <w:bCs/>
        </w:rPr>
        <w:t>Tables</w:t>
      </w:r>
    </w:p>
    <w:p w:rsidR="00F12AF2" w:rsidRPr="00994775" w:rsidRDefault="00F12AF2" w:rsidP="00A73760">
      <w:pPr>
        <w:pStyle w:val="Titre2"/>
        <w:spacing w:line="360" w:lineRule="auto"/>
        <w:rPr>
          <w:rFonts w:asciiTheme="minorHAnsi" w:hAnsiTheme="minorHAnsi" w:cstheme="minorHAnsi"/>
          <w:color w:val="auto"/>
          <w:sz w:val="22"/>
          <w:szCs w:val="22"/>
        </w:rPr>
      </w:pPr>
      <w:bookmarkStart w:id="26" w:name="_Toc166245733"/>
      <w:r w:rsidRPr="00994775">
        <w:rPr>
          <w:rFonts w:asciiTheme="minorHAnsi" w:hAnsiTheme="minorHAnsi" w:cstheme="minorHAnsi"/>
          <w:b/>
          <w:bCs/>
          <w:color w:val="auto"/>
          <w:sz w:val="22"/>
          <w:szCs w:val="22"/>
        </w:rPr>
        <w:t>Table 1</w:t>
      </w:r>
      <w:r w:rsidRPr="00994775">
        <w:rPr>
          <w:rFonts w:asciiTheme="minorHAnsi" w:hAnsiTheme="minorHAnsi" w:cstheme="minorHAnsi"/>
          <w:color w:val="auto"/>
          <w:sz w:val="22"/>
          <w:szCs w:val="22"/>
        </w:rPr>
        <w:t xml:space="preserve"> – Example of nested </w:t>
      </w:r>
      <w:proofErr w:type="spellStart"/>
      <w:r w:rsidRPr="00994775">
        <w:rPr>
          <w:rFonts w:asciiTheme="minorHAnsi" w:hAnsiTheme="minorHAnsi" w:cstheme="minorHAnsi"/>
          <w:color w:val="auto"/>
          <w:sz w:val="22"/>
          <w:szCs w:val="22"/>
        </w:rPr>
        <w:t>Halbach</w:t>
      </w:r>
      <w:proofErr w:type="spellEnd"/>
      <w:r w:rsidRPr="00994775">
        <w:rPr>
          <w:rFonts w:asciiTheme="minorHAnsi" w:hAnsiTheme="minorHAnsi" w:cstheme="minorHAnsi"/>
          <w:color w:val="auto"/>
          <w:sz w:val="22"/>
          <w:szCs w:val="22"/>
        </w:rPr>
        <w:t xml:space="preserve"> array design – Technical specifications</w:t>
      </w:r>
      <w:bookmarkEnd w:id="26"/>
    </w:p>
    <w:p w:rsidR="00F12AF2" w:rsidRPr="00994775" w:rsidRDefault="00F12AF2" w:rsidP="00A73760">
      <w:pPr>
        <w:spacing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A73760">
            <w:pPr>
              <w:spacing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A73760">
            <w:pPr>
              <w:spacing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A73760">
            <w:pPr>
              <w:spacing w:line="360" w:lineRule="auto"/>
              <w:jc w:val="center"/>
              <w:rPr>
                <w:rFonts w:eastAsiaTheme="minorEastAsia"/>
              </w:rPr>
            </w:pPr>
          </w:p>
          <w:p w:rsidR="00F12AF2" w:rsidRPr="001C6021" w:rsidRDefault="00F12AF2" w:rsidP="00A73760">
            <w:pPr>
              <w:spacing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A73760">
            <w:pPr>
              <w:spacing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Height</w:t>
            </w:r>
          </w:p>
        </w:tc>
        <w:tc>
          <w:tcPr>
            <w:tcW w:w="4648" w:type="dxa"/>
          </w:tcPr>
          <w:p w:rsidR="00F12AF2" w:rsidRPr="00994775" w:rsidRDefault="00F12AF2" w:rsidP="00A73760">
            <w:pPr>
              <w:spacing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Magnet side length</w:t>
            </w:r>
          </w:p>
        </w:tc>
        <w:tc>
          <w:tcPr>
            <w:tcW w:w="4648" w:type="dxa"/>
          </w:tcPr>
          <w:p w:rsidR="00F12AF2" w:rsidRPr="00994775" w:rsidRDefault="00F12AF2" w:rsidP="00A73760">
            <w:pPr>
              <w:spacing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A73760">
            <w:pPr>
              <w:spacing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A73760">
            <w:pPr>
              <w:spacing w:line="360" w:lineRule="auto"/>
              <w:jc w:val="center"/>
              <w:rPr>
                <w:rFonts w:eastAsiaTheme="minorEastAsia"/>
              </w:rPr>
            </w:pPr>
          </w:p>
          <w:p w:rsidR="00F12AF2" w:rsidRPr="001C6021" w:rsidRDefault="00F12AF2" w:rsidP="00A73760">
            <w:pPr>
              <w:spacing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A73760">
            <w:pPr>
              <w:spacing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A73760">
            <w:pPr>
              <w:spacing w:line="360" w:lineRule="auto"/>
              <w:rPr>
                <w:rFonts w:eastAsiaTheme="minorEastAsia"/>
              </w:rPr>
            </w:pPr>
            <w:r w:rsidRPr="00994775">
              <w:rPr>
                <w:rFonts w:eastAsiaTheme="minorEastAsia"/>
              </w:rPr>
              <w:t>Height</w:t>
            </w:r>
          </w:p>
        </w:tc>
        <w:tc>
          <w:tcPr>
            <w:tcW w:w="4648" w:type="dxa"/>
          </w:tcPr>
          <w:p w:rsidR="00F12AF2" w:rsidRPr="00994775" w:rsidRDefault="00F12AF2" w:rsidP="00A73760">
            <w:pPr>
              <w:spacing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A73760">
            <w:pPr>
              <w:spacing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A73760">
            <w:pPr>
              <w:spacing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A73760">
            <w:pPr>
              <w:spacing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A73760">
            <w:pPr>
              <w:spacing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A73760">
            <w:pPr>
              <w:spacing w:line="360" w:lineRule="auto"/>
              <w:jc w:val="center"/>
              <w:rPr>
                <w:rFonts w:eastAsiaTheme="minorEastAsia"/>
              </w:rPr>
            </w:pPr>
          </w:p>
          <w:p w:rsidR="00F12AF2" w:rsidRPr="001C6021" w:rsidRDefault="00F12AF2" w:rsidP="00A73760">
            <w:pPr>
              <w:spacing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 xml:space="preserve">Maximum magnetic field magnitude </w:t>
            </w:r>
          </w:p>
          <w:p w:rsidR="00F12AF2" w:rsidRPr="00994775" w:rsidRDefault="00F12AF2" w:rsidP="00A73760">
            <w:pPr>
              <w:spacing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A73760">
            <w:pPr>
              <w:spacing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 xml:space="preserve">Minimum magnetic field magnitude </w:t>
            </w:r>
          </w:p>
          <w:p w:rsidR="00F12AF2" w:rsidRPr="00994775" w:rsidRDefault="00F12AF2" w:rsidP="00A73760">
            <w:pPr>
              <w:spacing w:line="360" w:lineRule="auto"/>
              <w:rPr>
                <w:rFonts w:eastAsiaTheme="minorEastAsia"/>
              </w:rPr>
            </w:pPr>
            <w:r w:rsidRPr="00994775">
              <w:rPr>
                <w:rFonts w:eastAsiaTheme="minorEastAsia"/>
              </w:rPr>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 xml:space="preserve">Ideally: 0 </w:t>
            </w:r>
            <w:proofErr w:type="spellStart"/>
            <w:r w:rsidRPr="00994775">
              <w:rPr>
                <w:rFonts w:eastAsiaTheme="minorEastAsia"/>
              </w:rPr>
              <w:t>mT</w:t>
            </w:r>
            <w:proofErr w:type="spellEnd"/>
          </w:p>
          <w:p w:rsidR="00F12AF2" w:rsidRPr="00994775" w:rsidRDefault="00F12AF2" w:rsidP="00A73760">
            <w:pPr>
              <w:spacing w:line="360" w:lineRule="auto"/>
              <w:rPr>
                <w:rFonts w:eastAsiaTheme="minorEastAsia"/>
              </w:rPr>
            </w:pPr>
            <w:r w:rsidRPr="00994775">
              <w:rPr>
                <w:rFonts w:eastAsiaTheme="minorEastAsia"/>
              </w:rPr>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A73760">
            <w:pPr>
              <w:spacing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A73760">
            <w:pPr>
              <w:spacing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A73760">
            <w:pPr>
              <w:spacing w:line="360" w:lineRule="auto"/>
              <w:rPr>
                <w:rFonts w:eastAsiaTheme="minorEastAsia"/>
              </w:rPr>
            </w:pPr>
          </w:p>
        </w:tc>
      </w:tr>
    </w:tbl>
    <w:p w:rsidR="00F12AF2" w:rsidRPr="00994775" w:rsidRDefault="00F12AF2" w:rsidP="00A73760">
      <w:pPr>
        <w:pStyle w:val="Titre2"/>
        <w:spacing w:line="360" w:lineRule="auto"/>
        <w:rPr>
          <w:rFonts w:asciiTheme="minorHAnsi" w:hAnsiTheme="minorHAnsi" w:cstheme="minorHAnsi"/>
          <w:color w:val="auto"/>
          <w:sz w:val="22"/>
          <w:szCs w:val="22"/>
        </w:rPr>
      </w:pPr>
      <w:bookmarkStart w:id="27" w:name="_Toc166245734"/>
      <w:r w:rsidRPr="00994775">
        <w:rPr>
          <w:rFonts w:asciiTheme="minorHAnsi" w:hAnsiTheme="minorHAnsi" w:cstheme="minorHAnsi"/>
          <w:b/>
          <w:bCs/>
          <w:color w:val="auto"/>
          <w:sz w:val="22"/>
          <w:szCs w:val="22"/>
        </w:rPr>
        <w:t>Table 2</w:t>
      </w:r>
      <w:r w:rsidRPr="00994775">
        <w:rPr>
          <w:rFonts w:asciiTheme="minorHAnsi" w:hAnsiTheme="minorHAnsi" w:cstheme="minorHAnsi"/>
          <w:color w:val="auto"/>
          <w:sz w:val="22"/>
          <w:szCs w:val="22"/>
        </w:rPr>
        <w:t xml:space="preserve"> - Comparison of the two magnetic field generation solution</w:t>
      </w:r>
      <w:bookmarkEnd w:id="27"/>
    </w:p>
    <w:p w:rsidR="00F12AF2" w:rsidRPr="00994775" w:rsidRDefault="00F12AF2" w:rsidP="00A73760">
      <w:pPr>
        <w:spacing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A73760">
            <w:pPr>
              <w:spacing w:line="360" w:lineRule="auto"/>
            </w:pPr>
          </w:p>
        </w:tc>
        <w:tc>
          <w:tcPr>
            <w:tcW w:w="3685" w:type="dxa"/>
          </w:tcPr>
          <w:p w:rsidR="00F12AF2" w:rsidRPr="00994775" w:rsidRDefault="00F12AF2" w:rsidP="00A73760">
            <w:pPr>
              <w:spacing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A73760">
            <w:pPr>
              <w:spacing w:line="360" w:lineRule="auto"/>
              <w:jc w:val="center"/>
            </w:pPr>
            <w:r w:rsidRPr="00994775">
              <w:t>Coils</w:t>
            </w:r>
          </w:p>
        </w:tc>
      </w:tr>
      <w:tr w:rsidR="00F12AF2" w:rsidRPr="00994775" w:rsidTr="00B97399">
        <w:tc>
          <w:tcPr>
            <w:tcW w:w="1668" w:type="dxa"/>
          </w:tcPr>
          <w:p w:rsidR="00F12AF2" w:rsidRPr="00994775" w:rsidRDefault="00F12AF2" w:rsidP="00A73760">
            <w:pPr>
              <w:spacing w:line="360" w:lineRule="auto"/>
            </w:pPr>
            <w:r w:rsidRPr="00994775">
              <w:t>Fabrication</w:t>
            </w:r>
          </w:p>
        </w:tc>
        <w:tc>
          <w:tcPr>
            <w:tcW w:w="3685" w:type="dxa"/>
          </w:tcPr>
          <w:p w:rsidR="00F12AF2" w:rsidRPr="00994775" w:rsidRDefault="00F12AF2" w:rsidP="00A73760">
            <w:pPr>
              <w:pStyle w:val="Paragraphedeliste"/>
              <w:numPr>
                <w:ilvl w:val="0"/>
                <w:numId w:val="1"/>
              </w:numPr>
              <w:spacing w:line="360" w:lineRule="auto"/>
              <w:ind w:left="157" w:hanging="141"/>
            </w:pPr>
            <w:r w:rsidRPr="00994775">
              <w:t>The body can be 3D-printed</w:t>
            </w:r>
          </w:p>
          <w:p w:rsidR="00F12AF2" w:rsidRPr="00994775" w:rsidRDefault="00F12AF2" w:rsidP="00A73760">
            <w:pPr>
              <w:pStyle w:val="Paragraphedeliste"/>
              <w:numPr>
                <w:ilvl w:val="0"/>
                <w:numId w:val="1"/>
              </w:numPr>
              <w:spacing w:line="360" w:lineRule="auto"/>
              <w:ind w:left="157" w:hanging="141"/>
            </w:pPr>
            <w:r w:rsidRPr="00994775">
              <w:t>Magnets are available at low cost</w:t>
            </w:r>
          </w:p>
        </w:tc>
        <w:tc>
          <w:tcPr>
            <w:tcW w:w="4043" w:type="dxa"/>
          </w:tcPr>
          <w:p w:rsidR="00F12AF2" w:rsidRPr="00994775" w:rsidRDefault="00F12AF2" w:rsidP="00A73760">
            <w:pPr>
              <w:pStyle w:val="Paragraphedeliste"/>
              <w:numPr>
                <w:ilvl w:val="0"/>
                <w:numId w:val="1"/>
              </w:numPr>
              <w:spacing w:line="360" w:lineRule="auto"/>
              <w:ind w:left="144" w:hanging="142"/>
            </w:pPr>
            <w:r w:rsidRPr="00994775">
              <w:t>Need of a custom manufacturing</w:t>
            </w:r>
          </w:p>
        </w:tc>
      </w:tr>
      <w:tr w:rsidR="00F12AF2" w:rsidRPr="00994775" w:rsidTr="00B97399">
        <w:tc>
          <w:tcPr>
            <w:tcW w:w="1668" w:type="dxa"/>
          </w:tcPr>
          <w:p w:rsidR="00F12AF2" w:rsidRPr="00994775" w:rsidRDefault="00F12AF2" w:rsidP="00A73760">
            <w:pPr>
              <w:spacing w:line="360" w:lineRule="auto"/>
            </w:pPr>
            <w:r w:rsidRPr="00994775">
              <w:t>Size</w:t>
            </w:r>
          </w:p>
        </w:tc>
        <w:tc>
          <w:tcPr>
            <w:tcW w:w="3685" w:type="dxa"/>
          </w:tcPr>
          <w:p w:rsidR="00F12AF2" w:rsidRPr="00994775" w:rsidRDefault="00F12AF2" w:rsidP="00A73760">
            <w:pPr>
              <w:spacing w:line="360" w:lineRule="auto"/>
            </w:pPr>
            <w:r w:rsidRPr="00994775">
              <w:t>Can be designed with the size of a 6-wells plate or a 10 cm petri dish.</w:t>
            </w:r>
          </w:p>
        </w:tc>
        <w:tc>
          <w:tcPr>
            <w:tcW w:w="4043" w:type="dxa"/>
          </w:tcPr>
          <w:p w:rsidR="00F12AF2" w:rsidRPr="00994775" w:rsidRDefault="00F12AF2" w:rsidP="00A73760">
            <w:pPr>
              <w:spacing w:line="360" w:lineRule="auto"/>
            </w:pPr>
            <w:r w:rsidRPr="00994775">
              <w:t xml:space="preserve">Each coil is 40 x 86 mm </w:t>
            </w:r>
          </w:p>
          <w:p w:rsidR="00F12AF2" w:rsidRPr="00994775" w:rsidRDefault="00F12AF2" w:rsidP="00A73760">
            <w:pPr>
              <w:spacing w:line="360" w:lineRule="auto"/>
            </w:pPr>
            <w:r w:rsidRPr="00994775">
              <w:t>(length x outer diameter)</w:t>
            </w:r>
          </w:p>
        </w:tc>
      </w:tr>
      <w:tr w:rsidR="00F12AF2" w:rsidRPr="00994775" w:rsidTr="00B97399">
        <w:tc>
          <w:tcPr>
            <w:tcW w:w="1668" w:type="dxa"/>
          </w:tcPr>
          <w:p w:rsidR="00F12AF2" w:rsidRPr="00994775" w:rsidRDefault="00F12AF2" w:rsidP="00A73760">
            <w:pPr>
              <w:spacing w:line="360" w:lineRule="auto"/>
            </w:pPr>
            <w:r w:rsidRPr="00994775">
              <w:t>Mounting on a microscope</w:t>
            </w:r>
          </w:p>
        </w:tc>
        <w:tc>
          <w:tcPr>
            <w:tcW w:w="3685" w:type="dxa"/>
          </w:tcPr>
          <w:p w:rsidR="00F12AF2" w:rsidRPr="00994775" w:rsidRDefault="00F12AF2" w:rsidP="00A73760">
            <w:pPr>
              <w:spacing w:line="360" w:lineRule="auto"/>
            </w:pPr>
            <w:r w:rsidRPr="00994775">
              <w:t>Simple, given the flexible design options.</w:t>
            </w:r>
          </w:p>
        </w:tc>
        <w:tc>
          <w:tcPr>
            <w:tcW w:w="4043" w:type="dxa"/>
          </w:tcPr>
          <w:p w:rsidR="00F12AF2" w:rsidRPr="00994775" w:rsidRDefault="00F12AF2" w:rsidP="00A73760">
            <w:pPr>
              <w:spacing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A73760">
            <w:pPr>
              <w:spacing w:line="360" w:lineRule="auto"/>
            </w:pPr>
            <w:r w:rsidRPr="00994775">
              <w:t>Generated field</w:t>
            </w:r>
          </w:p>
        </w:tc>
        <w:tc>
          <w:tcPr>
            <w:tcW w:w="3685" w:type="dxa"/>
          </w:tcPr>
          <w:p w:rsidR="00F12AF2" w:rsidRPr="00994775" w:rsidRDefault="00F12AF2" w:rsidP="00A73760">
            <w:pPr>
              <w:spacing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A73760">
            <w:pPr>
              <w:spacing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A73760">
            <w:pPr>
              <w:spacing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A73760">
      <w:pPr>
        <w:spacing w:line="360" w:lineRule="auto"/>
      </w:pPr>
    </w:p>
    <w:p w:rsidR="00F12AF2" w:rsidRPr="00994775" w:rsidRDefault="00F12AF2" w:rsidP="00A73760">
      <w:pPr>
        <w:spacing w:line="360" w:lineRule="auto"/>
      </w:pPr>
    </w:p>
    <w:p w:rsidR="00575B54" w:rsidRDefault="00575B54" w:rsidP="00A73760">
      <w:pPr>
        <w:spacing w:line="360" w:lineRule="auto"/>
      </w:pPr>
    </w:p>
    <w:p w:rsidR="00575B54" w:rsidRDefault="00575B54" w:rsidP="00A73760">
      <w:pPr>
        <w:spacing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A73760">
      <w:pPr>
        <w:pStyle w:val="Titre1"/>
        <w:spacing w:line="360" w:lineRule="auto"/>
      </w:pPr>
      <w:bookmarkStart w:id="28" w:name="_Toc166245735"/>
      <w:r>
        <w:lastRenderedPageBreak/>
        <w:t>Magnetic Pincher</w:t>
      </w:r>
      <w:r w:rsidR="0030232F">
        <w:t xml:space="preserve"> with Nano-Indenter</w:t>
      </w:r>
      <w:bookmarkEnd w:id="28"/>
    </w:p>
    <w:p w:rsidR="00575B54" w:rsidRDefault="00B01FDF" w:rsidP="00A73760">
      <w:pPr>
        <w:pStyle w:val="Titre2"/>
        <w:spacing w:line="360" w:lineRule="auto"/>
      </w:pPr>
      <w:bookmarkStart w:id="29" w:name="_Toc166245736"/>
      <w:r>
        <w:t>Modifications of the s</w:t>
      </w:r>
      <w:r w:rsidR="00575B54">
        <w:t>etup</w:t>
      </w:r>
      <w:bookmarkEnd w:id="29"/>
    </w:p>
    <w:p w:rsidR="00575B54" w:rsidRDefault="00B01FDF" w:rsidP="00A73760">
      <w:pPr>
        <w:pStyle w:val="Titre2"/>
        <w:spacing w:line="360" w:lineRule="auto"/>
      </w:pPr>
      <w:bookmarkStart w:id="30" w:name="_Toc166245737"/>
      <w:r>
        <w:t xml:space="preserve">Modifications of the </w:t>
      </w:r>
      <w:bookmarkEnd w:id="30"/>
      <w:r>
        <w:t>execution</w:t>
      </w:r>
    </w:p>
    <w:p w:rsidR="00575B54" w:rsidRPr="00575B54" w:rsidRDefault="00575B54" w:rsidP="00A73760">
      <w:pPr>
        <w:spacing w:line="360" w:lineRule="auto"/>
      </w:pPr>
    </w:p>
    <w:sectPr w:rsidR="00575B54" w:rsidRPr="00575B54">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0"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17"/>
  </w:num>
  <w:num w:numId="3">
    <w:abstractNumId w:val="19"/>
  </w:num>
  <w:num w:numId="4">
    <w:abstractNumId w:val="20"/>
  </w:num>
  <w:num w:numId="5">
    <w:abstractNumId w:val="2"/>
  </w:num>
  <w:num w:numId="6">
    <w:abstractNumId w:val="3"/>
  </w:num>
  <w:num w:numId="7">
    <w:abstractNumId w:val="6"/>
  </w:num>
  <w:num w:numId="8">
    <w:abstractNumId w:val="4"/>
  </w:num>
  <w:num w:numId="9">
    <w:abstractNumId w:val="8"/>
  </w:num>
  <w:num w:numId="10">
    <w:abstractNumId w:val="15"/>
  </w:num>
  <w:num w:numId="11">
    <w:abstractNumId w:val="0"/>
  </w:num>
  <w:num w:numId="12">
    <w:abstractNumId w:val="9"/>
  </w:num>
  <w:num w:numId="13">
    <w:abstractNumId w:val="5"/>
  </w:num>
  <w:num w:numId="14">
    <w:abstractNumId w:val="18"/>
  </w:num>
  <w:num w:numId="15">
    <w:abstractNumId w:val="7"/>
  </w:num>
  <w:num w:numId="16">
    <w:abstractNumId w:val="13"/>
  </w:num>
  <w:num w:numId="17">
    <w:abstractNumId w:val="14"/>
  </w:num>
  <w:num w:numId="18">
    <w:abstractNumId w:val="16"/>
  </w:num>
  <w:num w:numId="19">
    <w:abstractNumId w:val="1"/>
  </w:num>
  <w:num w:numId="20">
    <w:abstractNumId w:val="12"/>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B29"/>
    <w:rsid w:val="00000975"/>
    <w:rsid w:val="00074145"/>
    <w:rsid w:val="000A3CC7"/>
    <w:rsid w:val="00102898"/>
    <w:rsid w:val="00107307"/>
    <w:rsid w:val="00133D43"/>
    <w:rsid w:val="00134A2A"/>
    <w:rsid w:val="001B13D6"/>
    <w:rsid w:val="001B289D"/>
    <w:rsid w:val="001C3714"/>
    <w:rsid w:val="001C6021"/>
    <w:rsid w:val="001D5CE8"/>
    <w:rsid w:val="00225285"/>
    <w:rsid w:val="002A046E"/>
    <w:rsid w:val="002A5B06"/>
    <w:rsid w:val="002F35FA"/>
    <w:rsid w:val="0030232F"/>
    <w:rsid w:val="0030463D"/>
    <w:rsid w:val="0032166E"/>
    <w:rsid w:val="00361B29"/>
    <w:rsid w:val="003929ED"/>
    <w:rsid w:val="003A2E28"/>
    <w:rsid w:val="003D03C7"/>
    <w:rsid w:val="00440CD2"/>
    <w:rsid w:val="00485653"/>
    <w:rsid w:val="004C4485"/>
    <w:rsid w:val="004D1AD0"/>
    <w:rsid w:val="00500CA7"/>
    <w:rsid w:val="005100B2"/>
    <w:rsid w:val="00557688"/>
    <w:rsid w:val="00563402"/>
    <w:rsid w:val="00575B54"/>
    <w:rsid w:val="00580ADF"/>
    <w:rsid w:val="00590806"/>
    <w:rsid w:val="005A7A20"/>
    <w:rsid w:val="005B3DE8"/>
    <w:rsid w:val="005D0F62"/>
    <w:rsid w:val="00627D45"/>
    <w:rsid w:val="00657D72"/>
    <w:rsid w:val="00667EBE"/>
    <w:rsid w:val="0067740B"/>
    <w:rsid w:val="00684B5F"/>
    <w:rsid w:val="00687D92"/>
    <w:rsid w:val="006E5E5A"/>
    <w:rsid w:val="00742C8A"/>
    <w:rsid w:val="00796FC2"/>
    <w:rsid w:val="007B6984"/>
    <w:rsid w:val="007D73A0"/>
    <w:rsid w:val="007F3156"/>
    <w:rsid w:val="007F614D"/>
    <w:rsid w:val="0084459D"/>
    <w:rsid w:val="00855D37"/>
    <w:rsid w:val="00895E4F"/>
    <w:rsid w:val="00897C77"/>
    <w:rsid w:val="008E6D71"/>
    <w:rsid w:val="00925AAD"/>
    <w:rsid w:val="009340DA"/>
    <w:rsid w:val="00945888"/>
    <w:rsid w:val="00981AC9"/>
    <w:rsid w:val="00A43F18"/>
    <w:rsid w:val="00A73760"/>
    <w:rsid w:val="00A80EEF"/>
    <w:rsid w:val="00A871B7"/>
    <w:rsid w:val="00AB378D"/>
    <w:rsid w:val="00AE343D"/>
    <w:rsid w:val="00B01FDF"/>
    <w:rsid w:val="00B34209"/>
    <w:rsid w:val="00B96610"/>
    <w:rsid w:val="00B97399"/>
    <w:rsid w:val="00BF3560"/>
    <w:rsid w:val="00BF5011"/>
    <w:rsid w:val="00C029F9"/>
    <w:rsid w:val="00C36399"/>
    <w:rsid w:val="00C36BDD"/>
    <w:rsid w:val="00C41897"/>
    <w:rsid w:val="00C83B29"/>
    <w:rsid w:val="00CB7390"/>
    <w:rsid w:val="00DA2CCC"/>
    <w:rsid w:val="00DB203E"/>
    <w:rsid w:val="00DB6DF7"/>
    <w:rsid w:val="00DC2997"/>
    <w:rsid w:val="00DE1093"/>
    <w:rsid w:val="00E10BF3"/>
    <w:rsid w:val="00E7190E"/>
    <w:rsid w:val="00E94829"/>
    <w:rsid w:val="00E975D4"/>
    <w:rsid w:val="00EF1D84"/>
    <w:rsid w:val="00F05986"/>
    <w:rsid w:val="00F12AF2"/>
    <w:rsid w:val="00F20B30"/>
    <w:rsid w:val="00F4786F"/>
    <w:rsid w:val="00FA6B5A"/>
    <w:rsid w:val="00FD44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E53DD1-F1A5-40B4-A8B0-1DFABD9A5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E27"/>
    <w:rsid w:val="006F6E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F6E2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F7757-65FE-4A65-A2CF-094DDC04C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9</TotalTime>
  <Pages>33</Pages>
  <Words>11263</Words>
  <Characters>64204</Characters>
  <Application>Microsoft Office Word</Application>
  <DocSecurity>0</DocSecurity>
  <Lines>535</Lines>
  <Paragraphs>1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44</cp:revision>
  <dcterms:created xsi:type="dcterms:W3CDTF">2024-05-09T13:34:00Z</dcterms:created>
  <dcterms:modified xsi:type="dcterms:W3CDTF">2024-05-13T16:54:00Z</dcterms:modified>
</cp:coreProperties>
</file>